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07082AF" w14:textId="77777777" w:rsidR="00631A94" w:rsidRDefault="00631A94" w:rsidP="00EB7E4B">
      <w:pPr>
        <w:widowControl w:val="0"/>
        <w:spacing w:line="480" w:lineRule="auto"/>
        <w:contextualSpacing/>
        <w:jc w:val="both"/>
        <w:rPr>
          <w:rFonts w:ascii="Times New Roman" w:hAnsi="Times New Roman" w:cs="Times New Roman"/>
          <w:sz w:val="24"/>
          <w:szCs w:val="24"/>
        </w:rPr>
      </w:pPr>
      <w:r>
        <w:rPr>
          <w:rFonts w:ascii="Times New Roman" w:hAnsi="Times New Roman" w:cs="Times New Roman"/>
          <w:sz w:val="24"/>
          <w:szCs w:val="24"/>
        </w:rPr>
        <w:t>Developmental nutritional environment reduces honey bee resilience to virus infection</w:t>
      </w:r>
    </w:p>
    <w:p w14:paraId="6752464B" w14:textId="77777777" w:rsidR="00631A94" w:rsidRDefault="00631A94" w:rsidP="00EB7E4B">
      <w:pPr>
        <w:widowControl w:val="0"/>
        <w:spacing w:line="48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Alexander Walton, Amy </w:t>
      </w:r>
      <w:proofErr w:type="spellStart"/>
      <w:r>
        <w:rPr>
          <w:rFonts w:ascii="Times New Roman" w:hAnsi="Times New Roman" w:cs="Times New Roman"/>
          <w:sz w:val="24"/>
          <w:szCs w:val="24"/>
        </w:rPr>
        <w:t>Toth</w:t>
      </w:r>
      <w:proofErr w:type="spellEnd"/>
      <w:r>
        <w:rPr>
          <w:rFonts w:ascii="Times New Roman" w:hAnsi="Times New Roman" w:cs="Times New Roman"/>
          <w:sz w:val="24"/>
          <w:szCs w:val="24"/>
        </w:rPr>
        <w:t>, Adam Dolezal</w:t>
      </w:r>
    </w:p>
    <w:p w14:paraId="743B3C2E" w14:textId="3C4106D7" w:rsidR="007A2327" w:rsidRDefault="007A2327" w:rsidP="00EB7E4B">
      <w:pPr>
        <w:widowControl w:val="0"/>
        <w:spacing w:line="480" w:lineRule="auto"/>
        <w:contextualSpacing/>
        <w:jc w:val="both"/>
        <w:rPr>
          <w:rFonts w:ascii="Times New Roman" w:hAnsi="Times New Roman" w:cs="Times New Roman"/>
          <w:sz w:val="24"/>
          <w:szCs w:val="24"/>
        </w:rPr>
      </w:pPr>
    </w:p>
    <w:p w14:paraId="25B034C8" w14:textId="72DCCCE4" w:rsidR="00FD4BD4" w:rsidRPr="00FD4BD4" w:rsidRDefault="00FD4BD4" w:rsidP="00EB7E4B">
      <w:pPr>
        <w:widowControl w:val="0"/>
        <w:spacing w:line="480" w:lineRule="auto"/>
        <w:contextualSpacing/>
        <w:jc w:val="both"/>
        <w:rPr>
          <w:rFonts w:ascii="Times New Roman" w:hAnsi="Times New Roman" w:cs="Times New Roman"/>
          <w:sz w:val="24"/>
          <w:szCs w:val="24"/>
        </w:rPr>
      </w:pPr>
      <w:r>
        <w:rPr>
          <w:rFonts w:ascii="Times New Roman" w:hAnsi="Times New Roman" w:cs="Times New Roman"/>
          <w:b/>
          <w:sz w:val="24"/>
          <w:szCs w:val="24"/>
        </w:rPr>
        <w:t>INTRODUCTION</w:t>
      </w:r>
    </w:p>
    <w:p w14:paraId="6225DA79" w14:textId="6B91E442" w:rsidR="006C0ACE" w:rsidRDefault="00547562" w:rsidP="00AF5D86">
      <w:pPr>
        <w:widowControl w:val="0"/>
        <w:spacing w:line="480" w:lineRule="auto"/>
        <w:ind w:firstLine="720"/>
        <w:contextualSpacing/>
        <w:jc w:val="both"/>
        <w:rPr>
          <w:rFonts w:ascii="Times New Roman" w:hAnsi="Times New Roman" w:cs="Times New Roman"/>
          <w:sz w:val="24"/>
          <w:szCs w:val="24"/>
        </w:rPr>
      </w:pPr>
      <w:r>
        <w:rPr>
          <w:rFonts w:ascii="Times New Roman" w:hAnsi="Times New Roman" w:cs="Times New Roman"/>
          <w:sz w:val="24"/>
          <w:szCs w:val="24"/>
        </w:rPr>
        <w:t>Early-life n</w:t>
      </w:r>
      <w:r w:rsidRPr="00547562">
        <w:rPr>
          <w:rFonts w:ascii="Times New Roman" w:hAnsi="Times New Roman" w:cs="Times New Roman"/>
          <w:sz w:val="24"/>
          <w:szCs w:val="24"/>
        </w:rPr>
        <w:t>utrition can have long lasting or permanent effects on the phenotype</w:t>
      </w:r>
      <w:r w:rsidR="006C0ACE">
        <w:rPr>
          <w:rFonts w:ascii="Times New Roman" w:hAnsi="Times New Roman" w:cs="Times New Roman"/>
          <w:sz w:val="24"/>
          <w:szCs w:val="24"/>
        </w:rPr>
        <w:t xml:space="preserve">. </w:t>
      </w:r>
      <w:r>
        <w:rPr>
          <w:rFonts w:ascii="Times New Roman" w:hAnsi="Times New Roman" w:cs="Times New Roman"/>
          <w:sz w:val="24"/>
          <w:szCs w:val="24"/>
        </w:rPr>
        <w:t>Because of the sensitivity of juvenile development to environmental input, the nutrition an i</w:t>
      </w:r>
      <w:r w:rsidRPr="00547562">
        <w:rPr>
          <w:rFonts w:ascii="Times New Roman" w:hAnsi="Times New Roman" w:cs="Times New Roman"/>
          <w:sz w:val="24"/>
          <w:szCs w:val="24"/>
        </w:rPr>
        <w:t xml:space="preserve">ndividual </w:t>
      </w:r>
      <w:r>
        <w:rPr>
          <w:rFonts w:ascii="Times New Roman" w:hAnsi="Times New Roman" w:cs="Times New Roman"/>
          <w:sz w:val="24"/>
          <w:szCs w:val="24"/>
        </w:rPr>
        <w:t>receives in early stages of life</w:t>
      </w:r>
      <w:r w:rsidRPr="00547562">
        <w:rPr>
          <w:rFonts w:ascii="Times New Roman" w:hAnsi="Times New Roman" w:cs="Times New Roman"/>
          <w:sz w:val="24"/>
          <w:szCs w:val="24"/>
        </w:rPr>
        <w:t xml:space="preserve"> can lead to morphological, physiological, neural</w:t>
      </w:r>
      <w:r>
        <w:rPr>
          <w:rFonts w:ascii="Times New Roman" w:hAnsi="Times New Roman" w:cs="Times New Roman"/>
          <w:sz w:val="24"/>
          <w:szCs w:val="24"/>
        </w:rPr>
        <w:t>,</w:t>
      </w:r>
      <w:r w:rsidRPr="00547562">
        <w:rPr>
          <w:rFonts w:ascii="Times New Roman" w:hAnsi="Times New Roman" w:cs="Times New Roman"/>
          <w:sz w:val="24"/>
          <w:szCs w:val="24"/>
        </w:rPr>
        <w:t xml:space="preserve"> and epigenomic </w:t>
      </w:r>
      <w:r w:rsidR="000F4AF0">
        <w:rPr>
          <w:rFonts w:ascii="Times New Roman" w:hAnsi="Times New Roman" w:cs="Times New Roman"/>
          <w:sz w:val="24"/>
          <w:szCs w:val="24"/>
        </w:rPr>
        <w:t>changes that permanently alter their adult phenotype</w:t>
      </w:r>
      <w:r w:rsidR="00514F27">
        <w:rPr>
          <w:rFonts w:ascii="Times New Roman" w:hAnsi="Times New Roman" w:cs="Times New Roman"/>
          <w:sz w:val="24"/>
          <w:szCs w:val="24"/>
        </w:rPr>
        <w:t xml:space="preserve"> </w:t>
      </w:r>
      <w:r w:rsidR="00514F27">
        <w:rPr>
          <w:rFonts w:ascii="Times New Roman" w:hAnsi="Times New Roman" w:cs="Times New Roman"/>
          <w:sz w:val="24"/>
          <w:szCs w:val="24"/>
        </w:rPr>
        <w:fldChar w:fldCharType="begin" w:fldLock="1"/>
      </w:r>
      <w:r w:rsidR="003328B1">
        <w:rPr>
          <w:rFonts w:ascii="Times New Roman" w:hAnsi="Times New Roman" w:cs="Times New Roman"/>
          <w:sz w:val="24"/>
          <w:szCs w:val="24"/>
        </w:rPr>
        <w:instrText>ADDIN CSL_CITATION {"citationItems":[{"id":"ITEM-1","itemData":{"DOI":"10.1002/9780470015902.a0020479.pub2","abstract":"Abstract Ecological developmental biology is the science that studies the interactions between developing organisms and their environmental contexts. It studies development in the ?real world? of predators, competitors, symbionts, toxic compounds, temperature changes and nutritional differences. The environment plays a substantial role in development, and in many instances, normal development cannot occur without environmental signalling. Symbionts, for instance are needed in many organisms for the development of particular organs. Environmental agents can elicit epigenetic changes in gene expression that can change an organism's phenotype. In many instances, however, substances in the environment of developing organisms can act detrimentally, causing birth defects and predisposing the organism to diseases in adulthood. Epigenetics has recently provided startling insights into how environmental agents experienced during embryonic development can predispose one to cancer, obesity, hypertension and diabetes later in life. Key Concepts The environment plays critical roles during normal development. The genome encodes a repertoire of possible phenotypes. Environment often selects which of those genes will become active and which phenotypes will become expressed. Reaction norms are phenotypes that quantitatively respond to environmental conditions, such that the phenotype reflects small differences in the environmental conditions. Polyphenisms represent ?either/or? phenotypes wherein one set of conditions elicits one phenotype, while another set of conditions elicits another phenotype. Organisms usually develop in symbiotic relationships with other organisms; and signals from the symbionts are often critical for normal development. Teratogens (such as ethanol) are compounds that can cause birth defects by disrupting normal development. Endocrine disruptors are compounds in the environment that can disrupt normal development by changing gene expression in ways that are not seen phenotypically for years after birth. Ecological developmental biology proposes new mechanisms through which evolution can occur. These include epialleles (inherited patterns of chromatin alterations giving inherited variants of gene expression patterns), plasticity-driven adaptation and symbiont-mediated variation.","author":[{"dropping-particle":"","family":"Gilbert","given":"Scott F","non-dropping-particle":"","parse-names":false,"suffix":""}],"container-title":"eLS","id":"ITEM-1","issued":{"date-parts":[["2017","1","16"]]},"page":"1-8","publisher":"John Wiley &amp; Sons, Ltd","publisher-place":"Chichester, UK","title":"Ecological Developmental Biology","type":"chapter"},"uris":["http://www.mendeley.com/documents/?uuid=55d2fcf1-ca43-3ce6-a522-93335c47ed7a"]}],"mendeley":{"formattedCitation":"(Gilbert 2017)","plainTextFormattedCitation":"(Gilbert 2017)","previouslyFormattedCitation":"(Gilbert 2017)"},"properties":{"noteIndex":0},"schema":"https://github.com/citation-style-language/schema/raw/master/csl-citation.json"}</w:instrText>
      </w:r>
      <w:r w:rsidR="00514F27">
        <w:rPr>
          <w:rFonts w:ascii="Times New Roman" w:hAnsi="Times New Roman" w:cs="Times New Roman"/>
          <w:sz w:val="24"/>
          <w:szCs w:val="24"/>
        </w:rPr>
        <w:fldChar w:fldCharType="separate"/>
      </w:r>
      <w:r w:rsidR="00514F27" w:rsidRPr="00514F27">
        <w:rPr>
          <w:rFonts w:ascii="Times New Roman" w:hAnsi="Times New Roman" w:cs="Times New Roman"/>
          <w:noProof/>
          <w:sz w:val="24"/>
          <w:szCs w:val="24"/>
        </w:rPr>
        <w:t>(Gilbert 2017)</w:t>
      </w:r>
      <w:r w:rsidR="00514F27">
        <w:rPr>
          <w:rFonts w:ascii="Times New Roman" w:hAnsi="Times New Roman" w:cs="Times New Roman"/>
          <w:sz w:val="24"/>
          <w:szCs w:val="24"/>
        </w:rPr>
        <w:fldChar w:fldCharType="end"/>
      </w:r>
      <w:r w:rsidRPr="00547562">
        <w:rPr>
          <w:rFonts w:ascii="Times New Roman" w:hAnsi="Times New Roman" w:cs="Times New Roman"/>
          <w:sz w:val="24"/>
          <w:szCs w:val="24"/>
        </w:rPr>
        <w:t xml:space="preserve">. </w:t>
      </w:r>
      <w:r w:rsidR="006C0ACE">
        <w:rPr>
          <w:rFonts w:ascii="Times New Roman" w:hAnsi="Times New Roman" w:cs="Times New Roman"/>
          <w:sz w:val="24"/>
          <w:szCs w:val="24"/>
        </w:rPr>
        <w:t>In turn, these</w:t>
      </w:r>
      <w:r w:rsidR="000F4AF0">
        <w:rPr>
          <w:rFonts w:ascii="Times New Roman" w:hAnsi="Times New Roman" w:cs="Times New Roman"/>
          <w:sz w:val="24"/>
          <w:szCs w:val="24"/>
        </w:rPr>
        <w:t xml:space="preserve"> </w:t>
      </w:r>
      <w:r w:rsidR="006C0ACE">
        <w:rPr>
          <w:rFonts w:ascii="Times New Roman" w:hAnsi="Times New Roman" w:cs="Times New Roman"/>
          <w:sz w:val="24"/>
          <w:szCs w:val="24"/>
        </w:rPr>
        <w:t>alterations</w:t>
      </w:r>
      <w:r w:rsidR="000F4AF0">
        <w:rPr>
          <w:rFonts w:ascii="Times New Roman" w:hAnsi="Times New Roman" w:cs="Times New Roman"/>
          <w:sz w:val="24"/>
          <w:szCs w:val="24"/>
        </w:rPr>
        <w:t xml:space="preserve"> can have important consequences for the </w:t>
      </w:r>
      <w:r w:rsidR="006C0ACE">
        <w:rPr>
          <w:rFonts w:ascii="Times New Roman" w:hAnsi="Times New Roman" w:cs="Times New Roman"/>
          <w:sz w:val="24"/>
          <w:szCs w:val="24"/>
        </w:rPr>
        <w:t>behavior, health, and reproductive success of the individual. For example, when zebra finch</w:t>
      </w:r>
      <w:r w:rsidR="00DC7CB9">
        <w:rPr>
          <w:rFonts w:ascii="Times New Roman" w:hAnsi="Times New Roman" w:cs="Times New Roman"/>
          <w:sz w:val="24"/>
          <w:szCs w:val="24"/>
        </w:rPr>
        <w:t>es</w:t>
      </w:r>
      <w:r w:rsidR="006C0ACE">
        <w:rPr>
          <w:rFonts w:ascii="Times New Roman" w:hAnsi="Times New Roman" w:cs="Times New Roman"/>
          <w:sz w:val="24"/>
          <w:szCs w:val="24"/>
        </w:rPr>
        <w:t xml:space="preserve"> experienced low food conditions as chicks, their spatial </w:t>
      </w:r>
      <w:del w:id="0" w:author="Alex Walton" w:date="2020-07-19T20:57:00Z">
        <w:r w:rsidR="006C0ACE" w:rsidDel="00AE4DB3">
          <w:rPr>
            <w:rFonts w:ascii="Times New Roman" w:hAnsi="Times New Roman" w:cs="Times New Roman"/>
            <w:sz w:val="24"/>
            <w:szCs w:val="24"/>
          </w:rPr>
          <w:delText xml:space="preserve">associative </w:delText>
        </w:r>
      </w:del>
      <w:ins w:id="1" w:author="Alex Walton" w:date="2020-07-19T20:57:00Z">
        <w:r w:rsidR="00AE4DB3">
          <w:rPr>
            <w:rFonts w:ascii="Times New Roman" w:hAnsi="Times New Roman" w:cs="Times New Roman"/>
            <w:sz w:val="24"/>
            <w:szCs w:val="24"/>
          </w:rPr>
          <w:t xml:space="preserve">memory </w:t>
        </w:r>
      </w:ins>
      <w:del w:id="2" w:author="Alex Walton" w:date="2020-07-19T20:57:00Z">
        <w:r w:rsidR="006C0ACE" w:rsidDel="00AE4DB3">
          <w:rPr>
            <w:rFonts w:ascii="Times New Roman" w:hAnsi="Times New Roman" w:cs="Times New Roman"/>
            <w:sz w:val="24"/>
            <w:szCs w:val="24"/>
          </w:rPr>
          <w:delText xml:space="preserve">learning as </w:delText>
        </w:r>
      </w:del>
      <w:r w:rsidR="006C0ACE">
        <w:rPr>
          <w:rFonts w:ascii="Times New Roman" w:hAnsi="Times New Roman" w:cs="Times New Roman"/>
          <w:sz w:val="24"/>
          <w:szCs w:val="24"/>
        </w:rPr>
        <w:t>adults was impaired, however their spatial associated learning was enhanced</w:t>
      </w:r>
      <w:r w:rsidR="00534237">
        <w:rPr>
          <w:rFonts w:ascii="Times New Roman" w:hAnsi="Times New Roman" w:cs="Times New Roman"/>
          <w:sz w:val="24"/>
          <w:szCs w:val="24"/>
        </w:rPr>
        <w:t xml:space="preserve"> </w:t>
      </w:r>
      <w:r w:rsidR="00534237">
        <w:rPr>
          <w:rFonts w:ascii="Times New Roman" w:hAnsi="Times New Roman" w:cs="Times New Roman"/>
          <w:sz w:val="24"/>
          <w:szCs w:val="24"/>
        </w:rPr>
        <w:fldChar w:fldCharType="begin" w:fldLock="1"/>
      </w:r>
      <w:r w:rsidR="0064158C">
        <w:rPr>
          <w:rFonts w:ascii="Times New Roman" w:hAnsi="Times New Roman" w:cs="Times New Roman"/>
          <w:sz w:val="24"/>
          <w:szCs w:val="24"/>
        </w:rPr>
        <w:instrText>ADDIN CSL_CITATION {"citationItems":[{"id":"ITEM-1","itemData":{"DOI":"10.1163/1568539X-00003239","ISSN":"1568539X","abstract":"Developmental environments can have long-term effects on cognition. Multiple aspects of cognition may be affected by unfavourable conditions during development if underlying neuronal structures are maturing simultaneously. We investigated the effects of nutritional stress at different stages of development on adult associative learning, spatial memory, and behaviours towards a novel object in a songbird. Zebra finches (Taeniopygia guttata) were raised in consistently high or low food conditions until post-hatch day (PHD) 36 (i.e., nutritional independence), where half of the birds from each condition were switched to the other condition until PHD 61. Subjects were then tested as adults with two associative learning tasks, a hippocampus-dependent spatial memory task, and for responses toward a novel object. Surprisingly, low food treatment before independence facilitated spatial associative learning but impaired an aspect of hippocampus-dependent spatial memory. Responses to a novel object were not altered by treatments. This study demonstrates that developmental stress is able to influence learning without simultaneously affecting a measure of personality.","author":[{"dropping-particle":"","family":"Kriengwatana","given":"Buddhamas","non-dropping-particle":"","parse-names":false,"suffix":""},{"dropping-particle":"","family":"Farrell","given":"Tara M.","non-dropping-particle":"","parse-names":false,"suffix":""},{"dropping-particle":"","family":"Aitken","given":"Sean D.T.","non-dropping-particle":"","parse-names":false,"suffix":""},{"dropping-particle":"","family":"Garcia","given":"Laura","non-dropping-particle":"","parse-names":false,"suffix":""},{"dropping-particle":"","family":"MacDougall-Shackleton","given":"Scott A.","non-dropping-particle":"","parse-names":false,"suffix":""}],"container-title":"Behaviour","id":"ITEM-1","issue":"2","issued":{"date-parts":[["2015","1","13"]]},"page":"195-218","publisher":"Brill Academic Publishers","title":"Early-life nutritional stress affects associative learning and spatial memory but not performance on a novel object test","type":"article-journal","volume":"152"},"uris":["http://www.mendeley.com/documents/?uuid=3fee39e7-aaf2-341b-af1f-0ceab8b81e74"]}],"mendeley":{"formattedCitation":"(Kriengwatana et al. 2015)","plainTextFormattedCitation":"(Kriengwatana et al. 2015)","previouslyFormattedCitation":"(Kriengwatana et al. 2015)"},"properties":{"noteIndex":0},"schema":"https://github.com/citation-style-language/schema/raw/master/csl-citation.json"}</w:instrText>
      </w:r>
      <w:r w:rsidR="00534237">
        <w:rPr>
          <w:rFonts w:ascii="Times New Roman" w:hAnsi="Times New Roman" w:cs="Times New Roman"/>
          <w:sz w:val="24"/>
          <w:szCs w:val="24"/>
        </w:rPr>
        <w:fldChar w:fldCharType="separate"/>
      </w:r>
      <w:r w:rsidR="0064158C" w:rsidRPr="0064158C">
        <w:rPr>
          <w:rFonts w:ascii="Times New Roman" w:hAnsi="Times New Roman" w:cs="Times New Roman"/>
          <w:noProof/>
          <w:sz w:val="24"/>
          <w:szCs w:val="24"/>
        </w:rPr>
        <w:t>(Kriengwatana et al. 2015)</w:t>
      </w:r>
      <w:r w:rsidR="00534237">
        <w:rPr>
          <w:rFonts w:ascii="Times New Roman" w:hAnsi="Times New Roman" w:cs="Times New Roman"/>
          <w:sz w:val="24"/>
          <w:szCs w:val="24"/>
        </w:rPr>
        <w:fldChar w:fldCharType="end"/>
      </w:r>
      <w:r w:rsidR="006C0ACE">
        <w:rPr>
          <w:rFonts w:ascii="Times New Roman" w:hAnsi="Times New Roman" w:cs="Times New Roman"/>
          <w:sz w:val="24"/>
          <w:szCs w:val="24"/>
        </w:rPr>
        <w:t>.</w:t>
      </w:r>
      <w:r w:rsidR="00DC7CB9">
        <w:rPr>
          <w:rFonts w:ascii="Times New Roman" w:hAnsi="Times New Roman" w:cs="Times New Roman"/>
          <w:sz w:val="24"/>
          <w:szCs w:val="24"/>
        </w:rPr>
        <w:t xml:space="preserve"> In humans and non-human mammals, mounting evidence shows that early-life nutritional deprivation leads to decreased adult survival and reproductive output </w:t>
      </w:r>
      <w:r w:rsidR="00DC7CB9">
        <w:rPr>
          <w:rFonts w:ascii="Times New Roman" w:hAnsi="Times New Roman" w:cs="Times New Roman"/>
          <w:sz w:val="24"/>
          <w:szCs w:val="24"/>
        </w:rPr>
        <w:fldChar w:fldCharType="begin" w:fldLock="1"/>
      </w:r>
      <w:r w:rsidR="000D2E1A">
        <w:rPr>
          <w:rFonts w:ascii="Times New Roman" w:hAnsi="Times New Roman" w:cs="Times New Roman"/>
          <w:sz w:val="24"/>
          <w:szCs w:val="24"/>
        </w:rPr>
        <w:instrText>ADDIN CSL_CITATION {"citationItems":[{"id":"ITEM-1","itemData":{"DOI":"10.1016/S0169-5347(01)02414-4","ISSN":"01695347","abstract":"Environmental factors commonly influence the growth and early development of individuals in wild populations of mammals. Such influences can exert downstream effects on the phenotypic quality and breeding success of the same individuals in adulthood, as well as on the growth and subsequent reproductive success of their offspring. Recent studies of humans indicate that similar effects occur both in Western human populations and in human populations subject to nutritional stress. Here, we compare evidence for the effects of early development on growth, survival and breeding performance in humans to similar trends in food-restricted populations of other mammals. We highlight the relevance of findings from animal studies to humans and vice versa, and suggest that the integration of wild animal and human studies could increase our knowledge about how early development shapes reproductive performance across generations.","author":[{"dropping-particle":"","family":"Lummaa","given":"Virpi","non-dropping-particle":"","parse-names":false,"suffix":""},{"dropping-particle":"","family":"Clutton-Brock","given":"Tim","non-dropping-particle":"","parse-names":false,"suffix":""}],"container-title":"Trends in Ecology and Evolution","id":"ITEM-1","issue":"3","issued":{"date-parts":[["2002","3","1"]]},"page":"141-147","publisher":"Elsevier Ltd","title":"Early development, survival and reproduction in humans","type":"article","volume":"17"},"uris":["http://www.mendeley.com/documents/?uuid=6422abc2-4ece-3d16-84dc-f69e33530d29"]},{"id":"ITEM-2","itemData":{"DOI":"10.1111/ele.12888","ISSN":"14610248","abstract":"Variation in sex differences is affected by both genetic and environmental variation, with rapid change in sex differences being more likely due to environmental change. One case of rapid change in sex differences is human lifespan, which has become increasingly female-biased in recent centuries. Long-term consequences of variation in the early-life environment may, in part, explain such variation in sex differences, but whether the early-life environment mediates sex differences in life-history traits is poorly understood in animals. Combining longitudinal data on 60 cohorts of pre-industrial Finns with environmental data, we show that the early-life environment is associated with sex differences in adult mortality and expected lifespan. Specifically, low infant survival rates and high rye yields (an important food source) in early-life are associated with female-bias in adult lifespan. These results support the hypothesis that environmental change has the potential to affect sex differences in life-history traits in natural populations of long-lived mammals.","author":[{"dropping-particle":"","family":"Griffin","given":"Robert M.","non-dropping-particle":"","parse-names":false,"suffix":""},{"dropping-particle":"","family":"Hayward","given":"Adam D.","non-dropping-particle":"","parse-names":false,"suffix":""},{"dropping-particle":"","family":"Bolund","given":"Elisabeth","non-dropping-particle":"","parse-names":false,"suffix":""},{"dropping-particle":"","family":"Maklakov","given":"Alexei A.","non-dropping-particle":"","parse-names":false,"suffix":""},{"dropping-particle":"","family":"Lummaa","given":"Virpi","non-dropping-particle":"","parse-names":false,"suffix":""}],"container-title":"Ecology Letters","id":"ITEM-2","issued":{"date-parts":[["2018"]]},"title":"Sex differences in adult mortality rate mediated by early-life environmental conditions","type":"article"},"uris":["http://www.mendeley.com/documents/?uuid=e1b1cc36-eef2-4c2f-a71a-1c6e19ba15b4"]},{"id":"ITEM-3","itemData":{"DOI":"10.1098/rspb.2016.2287","ISSN":"14712954","PMID":"28053061","abstract":"Food availability modulates survival in interaction with (for example) competition, disease and predators, but to what extent food availability in natural populations affects survival independent of these factors is not well known. We tested the effect of food availability on lifespan and actuarial senescence in a large population of captive zebra finches by increasing the effort required to obtain food, reflecting natural contrasts in food availability. Food availability may not affect all individuals equally and we therefore created heterogeneity in phenotypic quality by raising birds with different numbers of siblings. Low food availability had no effect on lifespan for individuals from benign developmental conditions (raised in small broods), but shortened lifespan for individuals from harsh developmental conditions. The lifespan difference arose through higher baseline mortality rate of individuals from harsh developmental conditions, despite a decrease in the rate of actuarial senescence.We found no evidence for sex-specific environmental sensitivity, but females lived shorter than males due to increased actuarial senescence. Thus, low food availability by itself shortens lifespan, but only in individuals from harsh developmental conditions. Our food availability manipulation resembles dietary restriction as applied to invertebrates, where it extends lifespan in model organisms and we discuss possible reasons for the contrasting results.","author":[{"dropping-particle":"","family":"Briga","given":"Michael","non-dropping-particle":"","parse-names":false,"suffix":""},{"dropping-particle":"","family":"Koetsier","given":"Egbert","non-dropping-particle":"","parse-names":false,"suffix":""},{"dropping-particle":"","family":"Boonekamp","given":"Jelle J.","non-dropping-particle":"","parse-names":false,"suffix":""},{"dropping-particle":"","family":"Jimeno","given":"Blanca","non-dropping-particle":"","parse-names":false,"suffix":""},{"dropping-particle":"","family":"Verhulst","given":"Simon","non-dropping-particle":"","parse-names":false,"suffix":""}],"container-title":"Proceedings of the Royal Society B: Biological Sciences","id":"ITEM-3","issued":{"date-parts":[["2017"]]},"title":"Food availability affects adult survival trajectories depending on early developmental conditions","type":"article-journal"},"uris":["http://www.mendeley.com/documents/?uuid=2e795d64-c177-4fd1-9c3f-f6cef94b8314"]}],"mendeley":{"formattedCitation":"(Lummaa and Clutton-Brock 2002; Briga et al. 2017; Griffin et al. 2018)","plainTextFormattedCitation":"(Lummaa and Clutton-Brock 2002; Briga et al. 2017; Griffin et al. 2018)","previouslyFormattedCitation":"(Lummaa and Clutton-Brock 2002; Briga et al. 2017; Griffin et al. 2018)"},"properties":{"noteIndex":0},"schema":"https://github.com/citation-style-language/schema/raw/master/csl-citation.json"}</w:instrText>
      </w:r>
      <w:r w:rsidR="00DC7CB9">
        <w:rPr>
          <w:rFonts w:ascii="Times New Roman" w:hAnsi="Times New Roman" w:cs="Times New Roman"/>
          <w:sz w:val="24"/>
          <w:szCs w:val="24"/>
        </w:rPr>
        <w:fldChar w:fldCharType="separate"/>
      </w:r>
      <w:r w:rsidR="000D2E1A" w:rsidRPr="000D2E1A">
        <w:rPr>
          <w:rFonts w:ascii="Times New Roman" w:hAnsi="Times New Roman" w:cs="Times New Roman"/>
          <w:noProof/>
          <w:sz w:val="24"/>
          <w:szCs w:val="24"/>
        </w:rPr>
        <w:t>(Lummaa and Clutton-Brock 2002; Briga et al. 2017; Griffin et al. 2018)</w:t>
      </w:r>
      <w:r w:rsidR="00DC7CB9">
        <w:rPr>
          <w:rFonts w:ascii="Times New Roman" w:hAnsi="Times New Roman" w:cs="Times New Roman"/>
          <w:sz w:val="24"/>
          <w:szCs w:val="24"/>
        </w:rPr>
        <w:fldChar w:fldCharType="end"/>
      </w:r>
      <w:r w:rsidR="00DC7CB9">
        <w:rPr>
          <w:rFonts w:ascii="Times New Roman" w:hAnsi="Times New Roman" w:cs="Times New Roman"/>
          <w:sz w:val="24"/>
          <w:szCs w:val="24"/>
        </w:rPr>
        <w:t xml:space="preserve">; effects which can span generations as even the offspring of these individuals </w:t>
      </w:r>
      <w:r w:rsidR="005F6B2B">
        <w:rPr>
          <w:rFonts w:ascii="Times New Roman" w:hAnsi="Times New Roman" w:cs="Times New Roman"/>
          <w:sz w:val="24"/>
          <w:szCs w:val="24"/>
        </w:rPr>
        <w:t xml:space="preserve">may be underweight and underdeveloped </w:t>
      </w:r>
      <w:r w:rsidR="005F6B2B">
        <w:rPr>
          <w:rFonts w:ascii="Times New Roman" w:hAnsi="Times New Roman" w:cs="Times New Roman"/>
          <w:sz w:val="24"/>
          <w:szCs w:val="24"/>
        </w:rPr>
        <w:fldChar w:fldCharType="begin" w:fldLock="1"/>
      </w:r>
      <w:r w:rsidR="00514F27">
        <w:rPr>
          <w:rFonts w:ascii="Times New Roman" w:hAnsi="Times New Roman" w:cs="Times New Roman"/>
          <w:sz w:val="24"/>
          <w:szCs w:val="24"/>
        </w:rPr>
        <w:instrText>ADDIN CSL_CITATION {"citationItems":[{"id":"ITEM-1","itemData":{"DOI":"10.2307/4800","ISSN":"00218790","abstract":"(1) We investigated cohort differences in survival and reproductive success of female red deer in an increasing population on the Isle of Rhum, Scotland. (2) Juvenile survival and fecundity were density-dependent and showed a progressive decline in each successive cohort recruited into the population. In contrast, cohort differences in the survival of offspring were density-independent. After accounting for the density-dependent decline in fecundity, the residual variation of cohorts was concordant with the density-independent variation in survival of their offspring. (3) Cohort differences in offspring survival were related to variation in mean birth weight of offspring born to the cohort. Cohort variation in offspring birth weight was correlated with differences in the cohort's birth weight. This, in turn, was positively correlated with temperature in April and May, the last 2 months of gestation. (4) Cohorts born after warm springs were more likely to begin their breeding lives early and experienced higher adult survival rates than cohorts born after cold springs. (5) The results suggest that early growth and development have a permanent effect on reproductive success presumably because the prevailing environmental conditions in the first summer of life influence adult size. The implications of these density-independent effects for population demography and reproductive strategies are discussed.","author":[{"dropping-particle":"","family":"Albon","given":"S. D.","non-dropping-particle":"","parse-names":false,"suffix":""},{"dropping-particle":"","family":"Clutton-Brock","given":"T. H.","non-dropping-particle":"","parse-names":false,"suffix":""},{"dropping-particle":"","family":"Guinness","given":"F. E.","non-dropping-particle":"","parse-names":false,"suffix":""}],"container-title":"The Journal of Animal Ecology","id":"ITEM-1","issued":{"date-parts":[["1987"]]},"title":"Early Development and Population Dynamics in Red Deer. II. Density-Independent Effects and Cohort Variation","type":"article-journal"},"uris":["http://www.mendeley.com/documents/?uuid=604c18b2-47dd-4da1-aa16-1822e14d256f"]},{"id":"ITEM-2","itemData":{"DOI":"10.1530/rep.0.1220437","ISSN":"14701626","abstract":"Food deprivation after weaning often has greater effects on the reproductive success of females than of males. However, if animals are deprived prenatally (that is, through food deprivation of the mother during gestation), the reproductive success of males may be more adversely affected than that of females because of a disruption in the organizational effects of testosterone in neonatal male mice. The hypotheses that daughters of female mice deprived of food during gestation would have lower reproductive success than control daughters, but that the impact of maternal food deprivation would be lower for daughters than it would be for sons, was tested. There was no difference in the proportion of daughters of food-deprived and control mothers that produced one or two litters. However, the mean number of pups weaned in the second litters by daughters of control females (5.9 ± 0.57 SEM) was greater than the number of pups weaned by daughters of food-deprived females (4.5 ± 0.65 SEM). There were no differences in the mean birth or weaning body weights of offspring. Therefore, maternal food deprivation in mice may have a small but significant effect on the reproductive success of daughters. However, studies of sons born to females that were subjected to the same food deprivation protocol indicate that maternal food deprivation may have a much greater effect on the reproduction of sons than on that of daughters.","author":[{"dropping-particle":"","family":"Meikle","given":"D.","non-dropping-particle":"","parse-names":false,"suffix":""},{"dropping-particle":"","family":"Westberg","given":"M.","non-dropping-particle":"","parse-names":false,"suffix":""}],"container-title":"Reproduction","id":"ITEM-2","issued":{"date-parts":[["2001"]]},"title":"Maternal nutrition and reproduction of daughters in wild house mice (Mus musculus)","type":"article-journal"},"uris":["http://www.mendeley.com/documents/?uuid=abcf43b3-0eeb-4322-9f13-fbcd325d542d"]},{"id":"ITEM-3","itemData":{"DOI":"10.1098/rspb.2014.0311","ISSN":"14712954","PMID":"24807253","abstract":"The consequences of early developmental conditions for performance in later life are now subjected to convergent interest from many different biological sub-disciplines. However, striking data, largely from the biomedical literature, show that environmental effects experienced even before conception can be transmissible to subsequent generations. Here, we review the growing evidence from natural systems for these cross-generational effects of early life conditions, showing that they can be generated by diverse environmental stressors, affect offspring in many ways and can be transmitted directly or indirectly by both parental lines for several generations. In doing so, we emphasize why early life might be so sensitive to the transmission of environmentally induced effects across generations. We also summarize recent theoretical advancements within the field of developmental plasticity, and discuss how parents might assemble different 'internal' and 'external' cues, even from the earliest stages of life, to instruct their investment decisions in offspring. In doing so, we provide a preliminary framework within the context of adaptive plasticity for understanding inter-generational phenomena that arise from early life conditions. © 2014 The Authors.","author":[{"dropping-particle":"","family":"Burton","given":"Tim","non-dropping-particle":"","parse-names":false,"suffix":""},{"dropping-particle":"","family":"Metcalfe","given":"Neil B.","non-dropping-particle":"","parse-names":false,"suffix":""}],"container-title":"Proceedings of the Royal Society B: Biological Sciences","id":"ITEM-3","issue":"1785","issued":{"date-parts":[["2014","5","7"]]},"publisher":"Royal Society of London","title":"Can environmental conditions experienced in early life influence future generations?","type":"article","volume":"281"},"uris":["http://www.mendeley.com/documents/?uuid=a9a334af-2624-30c1-b843-82e9b4a49317"]}],"mendeley":{"formattedCitation":"(Albon et al. 1987; Meikle and Westberg 2001; Burton and Metcalfe 2014)","plainTextFormattedCitation":"(Albon et al. 1987; Meikle and Westberg 2001; Burton and Metcalfe 2014)","previouslyFormattedCitation":"(Albon et al. 1987; Meikle and Westberg 2001; Burton and Metcalfe 2014)"},"properties":{"noteIndex":0},"schema":"https://github.com/citation-style-language/schema/raw/master/csl-citation.json"}</w:instrText>
      </w:r>
      <w:r w:rsidR="005F6B2B">
        <w:rPr>
          <w:rFonts w:ascii="Times New Roman" w:hAnsi="Times New Roman" w:cs="Times New Roman"/>
          <w:sz w:val="24"/>
          <w:szCs w:val="24"/>
        </w:rPr>
        <w:fldChar w:fldCharType="separate"/>
      </w:r>
      <w:r w:rsidR="00AF5D86" w:rsidRPr="00AF5D86">
        <w:rPr>
          <w:rFonts w:ascii="Times New Roman" w:hAnsi="Times New Roman" w:cs="Times New Roman"/>
          <w:noProof/>
          <w:sz w:val="24"/>
          <w:szCs w:val="24"/>
        </w:rPr>
        <w:t>(Albon et al. 1987; Meikle and Westberg 2001; Burton and Metcalfe 2014)</w:t>
      </w:r>
      <w:r w:rsidR="005F6B2B">
        <w:rPr>
          <w:rFonts w:ascii="Times New Roman" w:hAnsi="Times New Roman" w:cs="Times New Roman"/>
          <w:sz w:val="24"/>
          <w:szCs w:val="24"/>
        </w:rPr>
        <w:fldChar w:fldCharType="end"/>
      </w:r>
      <w:r w:rsidR="005F6B2B">
        <w:rPr>
          <w:rFonts w:ascii="Times New Roman" w:hAnsi="Times New Roman" w:cs="Times New Roman"/>
          <w:sz w:val="24"/>
          <w:szCs w:val="24"/>
        </w:rPr>
        <w:t>.</w:t>
      </w:r>
      <w:r w:rsidR="00C92A54">
        <w:rPr>
          <w:rFonts w:ascii="Times New Roman" w:hAnsi="Times New Roman" w:cs="Times New Roman"/>
          <w:sz w:val="24"/>
          <w:szCs w:val="24"/>
        </w:rPr>
        <w:t xml:space="preserve"> Similar effects of early-life nutrition occur in insects. For example, when nutritiona</w:t>
      </w:r>
      <w:bookmarkStart w:id="3" w:name="_GoBack"/>
      <w:bookmarkEnd w:id="3"/>
      <w:r w:rsidR="00C92A54">
        <w:rPr>
          <w:rFonts w:ascii="Times New Roman" w:hAnsi="Times New Roman" w:cs="Times New Roman"/>
          <w:sz w:val="24"/>
          <w:szCs w:val="24"/>
        </w:rPr>
        <w:t xml:space="preserve">lly deprived as juveniles, adult female cockroaches had reduced reproductive lifespan; an effect that could not be reversed with enriched diet as adults </w:t>
      </w:r>
      <w:r w:rsidR="00C92A54">
        <w:rPr>
          <w:rFonts w:ascii="Times New Roman" w:hAnsi="Times New Roman" w:cs="Times New Roman"/>
          <w:sz w:val="24"/>
          <w:szCs w:val="24"/>
        </w:rPr>
        <w:fldChar w:fldCharType="begin" w:fldLock="1"/>
      </w:r>
      <w:r w:rsidR="00AF5D86">
        <w:rPr>
          <w:rFonts w:ascii="Times New Roman" w:hAnsi="Times New Roman" w:cs="Times New Roman"/>
          <w:sz w:val="24"/>
          <w:szCs w:val="24"/>
        </w:rPr>
        <w:instrText>ADDIN CSL_CITATION {"citationItems":[{"id":"ITEM-1","itemData":{"DOI":"10.1098/rspb.2009.0725","ISSN":"0962-8452","abstract":"We have yet to understand fully how conditions during different periods of development interact to influence life-history structure. Can the negative effects of poor juvenile nutrition be overcome by a good adult diet, or are life-history strategies set by early experience? Here, we tested the influence and interaction of different nutritional quality during juvenile and sexual development on female resource allocation physiology, life history and courtship behaviour in the cockroach, Nauphoeta cinerea. Nymphs were raised on either a good-quality or poor-quality diet. After adult eclosion, females were either switched to the opposite diet or remained on their original diet. We assessed mating behaviour and lifetime reproductive success for half of the females from each treatment. We evaluated reproductive investment, somatic investment and resource reallocation from reproduction to the soma via oocyte apoptosis in the remaining females. We found that poor juvenile conditions resulted in a fat phenotype with slow juvenile growth and short reproductive lifespan that could not be retrieved with a change in diet. Good juvenile conditions resulted in the converse, but again fixed, phenotype in adulthood. Thus, juvenile nutrition sets adult patterns of resource allocation. © 2009 The Royal Society.","author":[{"dropping-particle":"","family":"Barrett","given":"Emma L. B.","non-dropping-particle":"","parse-names":false,"suffix":""},{"dropping-particle":"","family":"Hunt","given":"John","non-dropping-particle":"","parse-names":false,"suffix":""},{"dropping-particle":"","family":"Moore","given":"Allen J.","non-dropping-particle":"","parse-names":false,"suffix":""},{"dropping-particle":"","family":"Moore","given":"Patricia J.","non-dropping-particle":"","parse-names":false,"suffix":""}],"container-title":"Proceedings of the Royal Society B: Biological Sciences","id":"ITEM-1","issue":"1671","issued":{"date-parts":[["2009","9","22"]]},"page":"3257-3264","publisher":"Royal Society","title":"Separate and combined effects of nutrition during juvenile and sexual development on female life-history trajectories: the thrifty phenotype in a cockroach","type":"article-journal","volume":"276"},"uris":["http://www.mendeley.com/documents/?uuid=be1f0494-604d-304d-b9f7-4726641501a1"]}],"mendeley":{"formattedCitation":"(Barrett et al. 2009)","plainTextFormattedCitation":"(Barrett et al. 2009)","previouslyFormattedCitation":"(Barrett et al. 2009)"},"properties":{"noteIndex":0},"schema":"https://github.com/citation-style-language/schema/raw/master/csl-citation.json"}</w:instrText>
      </w:r>
      <w:r w:rsidR="00C92A54">
        <w:rPr>
          <w:rFonts w:ascii="Times New Roman" w:hAnsi="Times New Roman" w:cs="Times New Roman"/>
          <w:sz w:val="24"/>
          <w:szCs w:val="24"/>
        </w:rPr>
        <w:fldChar w:fldCharType="separate"/>
      </w:r>
      <w:r w:rsidR="00C92A54" w:rsidRPr="00C92A54">
        <w:rPr>
          <w:rFonts w:ascii="Times New Roman" w:hAnsi="Times New Roman" w:cs="Times New Roman"/>
          <w:noProof/>
          <w:sz w:val="24"/>
          <w:szCs w:val="24"/>
        </w:rPr>
        <w:t>(Barrett et al. 2009)</w:t>
      </w:r>
      <w:r w:rsidR="00C92A54">
        <w:rPr>
          <w:rFonts w:ascii="Times New Roman" w:hAnsi="Times New Roman" w:cs="Times New Roman"/>
          <w:sz w:val="24"/>
          <w:szCs w:val="24"/>
        </w:rPr>
        <w:fldChar w:fldCharType="end"/>
      </w:r>
      <w:r w:rsidR="00C92A54">
        <w:rPr>
          <w:rFonts w:ascii="Times New Roman" w:hAnsi="Times New Roman" w:cs="Times New Roman"/>
          <w:sz w:val="24"/>
          <w:szCs w:val="24"/>
        </w:rPr>
        <w:t xml:space="preserve">. </w:t>
      </w:r>
      <w:r w:rsidR="00CC597E">
        <w:rPr>
          <w:rFonts w:ascii="Times New Roman" w:hAnsi="Times New Roman" w:cs="Times New Roman"/>
          <w:sz w:val="24"/>
          <w:szCs w:val="24"/>
        </w:rPr>
        <w:t>Although animals may be able to buffer</w:t>
      </w:r>
      <w:r w:rsidR="0064158C">
        <w:rPr>
          <w:rFonts w:ascii="Times New Roman" w:hAnsi="Times New Roman" w:cs="Times New Roman"/>
          <w:sz w:val="24"/>
          <w:szCs w:val="24"/>
        </w:rPr>
        <w:t xml:space="preserve"> some of</w:t>
      </w:r>
      <w:r w:rsidR="00CC597E">
        <w:rPr>
          <w:rFonts w:ascii="Times New Roman" w:hAnsi="Times New Roman" w:cs="Times New Roman"/>
          <w:sz w:val="24"/>
          <w:szCs w:val="24"/>
        </w:rPr>
        <w:t xml:space="preserve"> the effects of </w:t>
      </w:r>
      <w:r w:rsidR="0064158C">
        <w:rPr>
          <w:rFonts w:ascii="Times New Roman" w:hAnsi="Times New Roman" w:cs="Times New Roman"/>
          <w:sz w:val="24"/>
          <w:szCs w:val="24"/>
        </w:rPr>
        <w:t xml:space="preserve">early-life </w:t>
      </w:r>
      <w:r w:rsidR="00CC597E">
        <w:rPr>
          <w:rFonts w:ascii="Times New Roman" w:hAnsi="Times New Roman" w:cs="Times New Roman"/>
          <w:sz w:val="24"/>
          <w:szCs w:val="24"/>
        </w:rPr>
        <w:t xml:space="preserve">nutritional stress </w:t>
      </w:r>
      <w:r w:rsidR="0064158C">
        <w:rPr>
          <w:rFonts w:ascii="Times New Roman" w:hAnsi="Times New Roman" w:cs="Times New Roman"/>
          <w:sz w:val="24"/>
          <w:szCs w:val="24"/>
        </w:rPr>
        <w:t xml:space="preserve">by reallocating resources to critical functions during development </w:t>
      </w:r>
      <w:r w:rsidR="0064158C">
        <w:rPr>
          <w:rFonts w:ascii="Times New Roman" w:hAnsi="Times New Roman" w:cs="Times New Roman"/>
          <w:sz w:val="24"/>
          <w:szCs w:val="24"/>
        </w:rPr>
        <w:fldChar w:fldCharType="begin" w:fldLock="1"/>
      </w:r>
      <w:r w:rsidR="000C17BC">
        <w:rPr>
          <w:rFonts w:ascii="Times New Roman" w:hAnsi="Times New Roman" w:cs="Times New Roman"/>
          <w:sz w:val="24"/>
          <w:szCs w:val="24"/>
        </w:rPr>
        <w:instrText>ADDIN CSL_CITATION {"citationItems":[{"id":"ITEM-1","itemData":{"DOI":"10.1098/rspb.1999.0649","ISSN":"14712970","abstract":"We examined the effect of nestling diet quality on a suite of physiological, morphological and life-history traits in adult male zebra finches, Taeniopygia guttata. Compared with birds reared on a supplemented diet, nestlings reared on a seed-only diet showed a reduced rate of growth and reduced cell-mediated immune function as measured by an in vivo response to a T lymphocyte-dependent mitogen. There were no differences between birds reared on the two diets in any of the following adult traits: body size, primary sexual traits (testes mass, numbers of stored sperm, sperm function, velocity and morphology), secondary sexual traits (beak colour and song rate), serological traits or immunological traits. The only differences we detected were a lower body mass and a greater proportion of individuals with plumage abnormalities among those reared on a seed-only diet (this latter effect was transient). The fact that male zebra finches reared on a seed-only diet were, as adults, virtually indistinguishable from those reared on a supplemented diet, despite having reduced growth and immune function as nestlings, demonstrates that they subsequently compensated through the differential allocation of resources. Our results indicate that differential allocation is costly in terms of fitness since birds reared on a seed-only diet experienced a significantly greater mortality rate than those reared on a supplemented diet. This in turn suggests the existence of a trade-off between the development of traits important for reproduction, such as primary and secondary sexual traits and longevity.","author":[{"dropping-particle":"","family":"Birkhead","given":"T. R.","non-dropping-particle":"","parse-names":false,"suffix":""},{"dropping-particle":"","family":"Fletcher","given":"F.","non-dropping-particle":"","parse-names":false,"suffix":""},{"dropping-particle":"","family":"Pellatt","given":"E. J.","non-dropping-particle":"","parse-names":false,"suffix":""}],"container-title":"Proceedings of the Royal Society B: Biological Sciences","id":"ITEM-1","issued":{"date-parts":[["1999"]]},"title":"Nestling diet, secondary sexual traits and fitness in the zebra finch","type":"article-journal"},"uris":["http://www.mendeley.com/documents/?uuid=1d4757f8-cdf3-40fc-af16-dbe4405bc57a"]}],"mendeley":{"formattedCitation":"(Birkhead et al. 1999)","plainTextFormattedCitation":"(Birkhead et al. 1999)","previouslyFormattedCitation":"(Birkhead et al. 1999)"},"properties":{"noteIndex":0},"schema":"https://github.com/citation-style-language/schema/raw/master/csl-citation.json"}</w:instrText>
      </w:r>
      <w:r w:rsidR="0064158C">
        <w:rPr>
          <w:rFonts w:ascii="Times New Roman" w:hAnsi="Times New Roman" w:cs="Times New Roman"/>
          <w:sz w:val="24"/>
          <w:szCs w:val="24"/>
        </w:rPr>
        <w:fldChar w:fldCharType="separate"/>
      </w:r>
      <w:r w:rsidR="000C17BC" w:rsidRPr="000C17BC">
        <w:rPr>
          <w:rFonts w:ascii="Times New Roman" w:hAnsi="Times New Roman" w:cs="Times New Roman"/>
          <w:noProof/>
          <w:sz w:val="24"/>
          <w:szCs w:val="24"/>
        </w:rPr>
        <w:t>(Birkhead et al. 1999)</w:t>
      </w:r>
      <w:r w:rsidR="0064158C">
        <w:rPr>
          <w:rFonts w:ascii="Times New Roman" w:hAnsi="Times New Roman" w:cs="Times New Roman"/>
          <w:sz w:val="24"/>
          <w:szCs w:val="24"/>
        </w:rPr>
        <w:fldChar w:fldCharType="end"/>
      </w:r>
      <w:r w:rsidR="0064158C">
        <w:rPr>
          <w:rFonts w:ascii="Times New Roman" w:hAnsi="Times New Roman" w:cs="Times New Roman"/>
          <w:sz w:val="24"/>
          <w:szCs w:val="24"/>
        </w:rPr>
        <w:t xml:space="preserve">, or by adopting alternative life history strategies as adults </w:t>
      </w:r>
      <w:r w:rsidR="000C17BC">
        <w:rPr>
          <w:rFonts w:ascii="Times New Roman" w:hAnsi="Times New Roman" w:cs="Times New Roman"/>
          <w:sz w:val="24"/>
          <w:szCs w:val="24"/>
        </w:rPr>
        <w:fldChar w:fldCharType="begin" w:fldLock="1"/>
      </w:r>
      <w:r w:rsidR="00DC7CB9">
        <w:rPr>
          <w:rFonts w:ascii="Times New Roman" w:hAnsi="Times New Roman" w:cs="Times New Roman"/>
          <w:sz w:val="24"/>
          <w:szCs w:val="24"/>
        </w:rPr>
        <w:instrText>ADDIN CSL_CITATION {"citationItems":[{"id":"ITEM-1","itemData":{"DOI":"10.1007/s002650050393","ISSN":"03405443","abstract":"Adult dung beetles (Onthophagus acuminatus) exhibit continuous variation in body size resulting from differential nutritional conditions experienced during larval development. Males of this species have a pair of horns that protrude from the base of the head, and the lengths of these horns are bimodally distributed in natural populations. Males growing larger than a threshold body size develop long horns, and males that do not achieve this size grow only rudimentary horns or no horns at all. Previous studies of other horned beetle species have shown that horned and hornless males often have different types of reproductive behavior. Here I describe the mating behaviors of the two male morphs of O. acuminatus during encounters with females. Females excavate tunnels beneath dung, where they feed, mate and provision eggs. Large, horned males were found to guard entrances to tunnels containing females. These males fought with all other males that attempted to enter these tunnels. In contrast, small, hornless males encountered females by sneaking into tunnels guarded by other males. In many instances, this was accomplished by digging new tunnels that intercepted the guarded tunnels below ground. Side-tunneling behavior allowed sneaking males to enter tunnels beneath the guarding male, and mate with females undetected. Both overall body size and relative horn length significantly affected the outcome of fights over tunnel ownership. These results suggest that alternative reproductive tactics may favor divergence in male horn morphology, with long horns favored in males large enough to guard tunnels, and hornlessness favored in smaller males that adopt the 'sneaking' behavioral alternative.","author":[{"dropping-particle":"","family":"Emlen","given":"Douglas J.","non-dropping-particle":"","parse-names":false,"suffix":""}],"container-title":"Behavioral Ecology and Sociobiology","id":"ITEM-1","issued":{"date-parts":[["1997"]]},"title":"Alternative reproductive tactics and male-dimorphism in the horned beetle Onthophagus acuminatus (Coleoptera: Scarabaeidae)","type":"article-journal"},"uris":["http://www.mendeley.com/documents/?uuid=ff6d6491-7533-4c7e-984c-13ab5de01538"]},{"id":"ITEM-2","itemData":{"DOI":"10.1146/annurev.physiol.68.040104.105739","ISSN":"0066-4278","abstract":"The ability of animals to survive food deprivation is clearly of consider- able survival value. Unsurprisingly, therefore, all animals exhibit adaptive biochemical and physiological responses to the lack of food. Many animals inhabit environments in which food availability fluctuates or encounters with appropriate food items are rare and unpredictable; these species offer interesting opportunities to study physiological adaptations to fasting and starvation. When deprived of food, animals employ vari- ous behavioral, physiological, and structural responses to reduce metabolism, which prolongs the period in which energy reserves can cover metabolism. Such behavioral responses can include a reduction in spontaneous activity and a lowering in body tem- perature, although in later stages of food deprivation in which starvation commences, activity may increase as food-searching is activated. In most animals, the gastrointesti- nal tract undergoes marked atrophy when digestive processes are curtailed; this struc- tural response and others seem particularly pronounced in species that normally feed at intermittent intervals. Such animals, however, must be able to restore digestive func- tions soon after feeding, and these transitions appear to occur at low metabolic costs.","author":[{"dropping-particle":"","family":"Wang","given":"Tobias","non-dropping-particle":"","parse-names":false,"suffix":""},{"dropping-particle":"","family":"Hung","given":"Carrie C.Y.","non-dropping-particle":"","parse-names":false,"suffix":""},{"dropping-particle":"","family":"Randall","given":"David J.","non-dropping-particle":"","parse-names":false,"suffix":""}],"container-title":"Annual Review of Physiology","id":"ITEM-2","issue":"1","issued":{"date-parts":[["2006"]]},"page":"223-251","title":"THE COMPARATIVE PHYSIOLOGY OF FOOD DEPRIVATION: From Feast to Famine","type":"article-journal","volume":"68"},"uris":["http://www.mendeley.com/documents/?uuid=5961d0dd-9b4c-44fa-a19c-16b51dbbcfd1"]}],"mendeley":{"formattedCitation":"(Emlen 1997; Wang et al. 2006)","plainTextFormattedCitation":"(Emlen 1997; Wang et al. 2006)","previouslyFormattedCitation":"(Emlen 1997; Wang et al. 2006)"},"properties":{"noteIndex":0},"schema":"https://github.com/citation-style-language/schema/raw/master/csl-citation.json"}</w:instrText>
      </w:r>
      <w:r w:rsidR="000C17BC">
        <w:rPr>
          <w:rFonts w:ascii="Times New Roman" w:hAnsi="Times New Roman" w:cs="Times New Roman"/>
          <w:sz w:val="24"/>
          <w:szCs w:val="24"/>
        </w:rPr>
        <w:fldChar w:fldCharType="separate"/>
      </w:r>
      <w:r w:rsidR="000C17BC" w:rsidRPr="000C17BC">
        <w:rPr>
          <w:rFonts w:ascii="Times New Roman" w:hAnsi="Times New Roman" w:cs="Times New Roman"/>
          <w:noProof/>
          <w:sz w:val="24"/>
          <w:szCs w:val="24"/>
        </w:rPr>
        <w:t>(Emlen 1997; Wang et al. 2006)</w:t>
      </w:r>
      <w:r w:rsidR="000C17BC">
        <w:rPr>
          <w:rFonts w:ascii="Times New Roman" w:hAnsi="Times New Roman" w:cs="Times New Roman"/>
          <w:sz w:val="24"/>
          <w:szCs w:val="24"/>
        </w:rPr>
        <w:fldChar w:fldCharType="end"/>
      </w:r>
      <w:r w:rsidR="0064158C">
        <w:rPr>
          <w:rFonts w:ascii="Times New Roman" w:hAnsi="Times New Roman" w:cs="Times New Roman"/>
          <w:sz w:val="24"/>
          <w:szCs w:val="24"/>
        </w:rPr>
        <w:t xml:space="preserve">, these compensatory mechanisms can be costly </w:t>
      </w:r>
      <w:r w:rsidR="0064158C">
        <w:rPr>
          <w:rFonts w:ascii="Times New Roman" w:hAnsi="Times New Roman" w:cs="Times New Roman"/>
          <w:sz w:val="24"/>
          <w:szCs w:val="24"/>
        </w:rPr>
        <w:fldChar w:fldCharType="begin" w:fldLock="1"/>
      </w:r>
      <w:r w:rsidR="000C17BC">
        <w:rPr>
          <w:rFonts w:ascii="Times New Roman" w:hAnsi="Times New Roman" w:cs="Times New Roman"/>
          <w:sz w:val="24"/>
          <w:szCs w:val="24"/>
        </w:rPr>
        <w:instrText>ADDIN CSL_CITATION {"citationItems":[{"id":"ITEM-1","itemData":{"DOI":"10.1098/rspb.1999.0649","ISSN":"14712970","abstract":"We examined the effect of nestling diet quality on a suite of physiological, morphological and life-history traits in adult male zebra finches, Taeniopygia guttata. Compared with birds reared on a supplemented diet, nestlings reared on a seed-only diet showed a reduced rate of growth and reduced cell-mediated immune function as measured by an in vivo response to a T lymphocyte-dependent mitogen. There were no differences between birds reared on the two diets in any of the following adult traits: body size, primary sexual traits (testes mass, numbers of stored sperm, sperm function, velocity and morphology), secondary sexual traits (beak colour and song rate), serological traits or immunological traits. The only differences we detected were a lower body mass and a greater proportion of individuals with plumage abnormalities among those reared on a seed-only diet (this latter effect was transient). The fact that male zebra finches reared on a seed-only diet were, as adults, virtually indistinguishable from those reared on a supplemented diet, despite having reduced growth and immune function as nestlings, demonstrates that they subsequently compensated through the differential allocation of resources. Our results indicate that differential allocation is costly in terms of fitness since birds reared on a seed-only diet experienced a significantly greater mortality rate than those reared on a supplemented diet. This in turn suggests the existence of a trade-off between the development of traits important for reproduction, such as primary and secondary sexual traits and longevity.","author":[{"dropping-particle":"","family":"Birkhead","given":"T. R.","non-dropping-particle":"","parse-names":false,"suffix":""},{"dropping-particle":"","family":"Fletcher","given":"F.","non-dropping-particle":"","parse-names":false,"suffix":""},{"dropping-particle":"","family":"Pellatt","given":"E. J.","non-dropping-particle":"","parse-names":false,"suffix":""}],"container-title":"Proceedings of the Royal Society B: Biological Sciences","id":"ITEM-1","issued":{"date-parts":[["1999"]]},"title":"Nestling diet, secondary sexual traits and fitness in the zebra finch","type":"article-journal"},"uris":["http://www.mendeley.com/documents/?uuid=1d4757f8-cdf3-40fc-af16-dbe4405bc57a"]}],"mendeley":{"formattedCitation":"(Birkhead et al. 1999)","plainTextFormattedCitation":"(Birkhead et al. 1999)","previouslyFormattedCitation":"(Birkhead et al. 1999)"},"properties":{"noteIndex":0},"schema":"https://github.com/citation-style-language/schema/raw/master/csl-citation.json"}</w:instrText>
      </w:r>
      <w:r w:rsidR="0064158C">
        <w:rPr>
          <w:rFonts w:ascii="Times New Roman" w:hAnsi="Times New Roman" w:cs="Times New Roman"/>
          <w:sz w:val="24"/>
          <w:szCs w:val="24"/>
        </w:rPr>
        <w:fldChar w:fldCharType="separate"/>
      </w:r>
      <w:r w:rsidR="0064158C" w:rsidRPr="0064158C">
        <w:rPr>
          <w:rFonts w:ascii="Times New Roman" w:hAnsi="Times New Roman" w:cs="Times New Roman"/>
          <w:noProof/>
          <w:sz w:val="24"/>
          <w:szCs w:val="24"/>
        </w:rPr>
        <w:t>(Birkhead et al. 1999)</w:t>
      </w:r>
      <w:r w:rsidR="0064158C">
        <w:rPr>
          <w:rFonts w:ascii="Times New Roman" w:hAnsi="Times New Roman" w:cs="Times New Roman"/>
          <w:sz w:val="24"/>
          <w:szCs w:val="24"/>
        </w:rPr>
        <w:fldChar w:fldCharType="end"/>
      </w:r>
      <w:r w:rsidR="0064158C">
        <w:rPr>
          <w:rFonts w:ascii="Times New Roman" w:hAnsi="Times New Roman" w:cs="Times New Roman"/>
          <w:sz w:val="24"/>
          <w:szCs w:val="24"/>
        </w:rPr>
        <w:t>.</w:t>
      </w:r>
      <w:r w:rsidR="00AC4779">
        <w:rPr>
          <w:rFonts w:ascii="Times New Roman" w:hAnsi="Times New Roman" w:cs="Times New Roman"/>
          <w:sz w:val="24"/>
          <w:szCs w:val="24"/>
        </w:rPr>
        <w:t xml:space="preserve"> </w:t>
      </w:r>
      <w:r w:rsidR="007E68EA">
        <w:rPr>
          <w:rFonts w:ascii="Times New Roman" w:hAnsi="Times New Roman" w:cs="Times New Roman"/>
          <w:sz w:val="24"/>
          <w:szCs w:val="24"/>
        </w:rPr>
        <w:t>Thus,</w:t>
      </w:r>
      <w:r w:rsidR="008A7E1B">
        <w:rPr>
          <w:rFonts w:ascii="Times New Roman" w:hAnsi="Times New Roman" w:cs="Times New Roman"/>
          <w:sz w:val="24"/>
          <w:szCs w:val="24"/>
        </w:rPr>
        <w:t xml:space="preserve"> t</w:t>
      </w:r>
      <w:r w:rsidR="00AC4779">
        <w:rPr>
          <w:rFonts w:ascii="Times New Roman" w:hAnsi="Times New Roman" w:cs="Times New Roman"/>
          <w:sz w:val="24"/>
          <w:szCs w:val="24"/>
        </w:rPr>
        <w:t>he effects of early-life nutrition are long-reaching</w:t>
      </w:r>
      <w:r w:rsidR="005422C7">
        <w:rPr>
          <w:rFonts w:ascii="Times New Roman" w:hAnsi="Times New Roman" w:cs="Times New Roman"/>
          <w:sz w:val="24"/>
          <w:szCs w:val="24"/>
        </w:rPr>
        <w:t>, with the potential to shape all aspects of the adult phenotype</w:t>
      </w:r>
      <w:r w:rsidR="00AC4779">
        <w:rPr>
          <w:rFonts w:ascii="Times New Roman" w:hAnsi="Times New Roman" w:cs="Times New Roman"/>
          <w:sz w:val="24"/>
          <w:szCs w:val="24"/>
        </w:rPr>
        <w:t>.</w:t>
      </w:r>
    </w:p>
    <w:p w14:paraId="7DA741D0" w14:textId="0C7CAF82" w:rsidR="006824E3" w:rsidRDefault="006824E3">
      <w:pPr>
        <w:widowControl w:val="0"/>
        <w:spacing w:line="480" w:lineRule="auto"/>
        <w:ind w:firstLine="720"/>
        <w:contextualSpacing/>
        <w:jc w:val="both"/>
        <w:rPr>
          <w:rFonts w:ascii="Times New Roman" w:hAnsi="Times New Roman" w:cs="Times New Roman"/>
          <w:sz w:val="24"/>
          <w:szCs w:val="24"/>
        </w:rPr>
      </w:pPr>
      <w:r w:rsidRPr="006824E3">
        <w:rPr>
          <w:rFonts w:ascii="Times New Roman" w:hAnsi="Times New Roman" w:cs="Times New Roman"/>
          <w:sz w:val="24"/>
          <w:szCs w:val="24"/>
        </w:rPr>
        <w:lastRenderedPageBreak/>
        <w:t xml:space="preserve">The honey bee </w:t>
      </w:r>
      <w:r w:rsidRPr="006824E3">
        <w:rPr>
          <w:rFonts w:ascii="Times New Roman" w:hAnsi="Times New Roman" w:cs="Times New Roman"/>
          <w:i/>
          <w:sz w:val="24"/>
          <w:szCs w:val="24"/>
        </w:rPr>
        <w:t>Apis mellifera</w:t>
      </w:r>
      <w:r w:rsidRPr="006824E3">
        <w:rPr>
          <w:rFonts w:ascii="Times New Roman" w:hAnsi="Times New Roman" w:cs="Times New Roman"/>
          <w:sz w:val="24"/>
          <w:szCs w:val="24"/>
        </w:rPr>
        <w:t xml:space="preserve"> </w:t>
      </w:r>
      <w:r>
        <w:rPr>
          <w:rFonts w:ascii="Times New Roman" w:hAnsi="Times New Roman" w:cs="Times New Roman"/>
          <w:sz w:val="24"/>
          <w:szCs w:val="24"/>
        </w:rPr>
        <w:t xml:space="preserve">has </w:t>
      </w:r>
      <w:r w:rsidR="009E197D">
        <w:rPr>
          <w:rFonts w:ascii="Times New Roman" w:hAnsi="Times New Roman" w:cs="Times New Roman"/>
          <w:sz w:val="24"/>
          <w:szCs w:val="24"/>
        </w:rPr>
        <w:t xml:space="preserve">served as a workhorse for understanding how nutrition shapes development. </w:t>
      </w:r>
      <w:r w:rsidR="00DC6027">
        <w:rPr>
          <w:rFonts w:ascii="Times New Roman" w:hAnsi="Times New Roman" w:cs="Times New Roman"/>
          <w:sz w:val="24"/>
          <w:szCs w:val="24"/>
        </w:rPr>
        <w:t>Honey bees are social insects that</w:t>
      </w:r>
      <w:r w:rsidR="00F42FAE">
        <w:rPr>
          <w:rFonts w:ascii="Times New Roman" w:hAnsi="Times New Roman" w:cs="Times New Roman"/>
          <w:sz w:val="24"/>
          <w:szCs w:val="24"/>
        </w:rPr>
        <w:t xml:space="preserve"> live</w:t>
      </w:r>
      <w:r w:rsidR="00DC6027">
        <w:rPr>
          <w:rFonts w:ascii="Times New Roman" w:hAnsi="Times New Roman" w:cs="Times New Roman"/>
          <w:sz w:val="24"/>
          <w:szCs w:val="24"/>
        </w:rPr>
        <w:t xml:space="preserve"> in colonies comprised of</w:t>
      </w:r>
      <w:r w:rsidR="00D37EAA" w:rsidRPr="00D37EAA">
        <w:rPr>
          <w:rFonts w:ascii="Times New Roman" w:hAnsi="Times New Roman" w:cs="Times New Roman"/>
          <w:sz w:val="24"/>
          <w:szCs w:val="24"/>
        </w:rPr>
        <w:t xml:space="preserve"> </w:t>
      </w:r>
      <w:r w:rsidR="00D37EAA">
        <w:rPr>
          <w:rFonts w:ascii="Times New Roman" w:hAnsi="Times New Roman" w:cs="Times New Roman"/>
          <w:sz w:val="24"/>
          <w:szCs w:val="24"/>
        </w:rPr>
        <w:t xml:space="preserve">male drones, </w:t>
      </w:r>
      <w:r w:rsidR="007E68EA">
        <w:rPr>
          <w:rFonts w:ascii="Times New Roman" w:hAnsi="Times New Roman" w:cs="Times New Roman"/>
          <w:sz w:val="24"/>
          <w:szCs w:val="24"/>
        </w:rPr>
        <w:t>functionally</w:t>
      </w:r>
      <w:r w:rsidR="00DC6027">
        <w:rPr>
          <w:rFonts w:ascii="Times New Roman" w:hAnsi="Times New Roman" w:cs="Times New Roman"/>
          <w:sz w:val="24"/>
          <w:szCs w:val="24"/>
        </w:rPr>
        <w:t xml:space="preserve"> sterile </w:t>
      </w:r>
      <w:r w:rsidR="00D37EAA">
        <w:rPr>
          <w:rFonts w:ascii="Times New Roman" w:hAnsi="Times New Roman" w:cs="Times New Roman"/>
          <w:sz w:val="24"/>
          <w:szCs w:val="24"/>
        </w:rPr>
        <w:t xml:space="preserve">female </w:t>
      </w:r>
      <w:r w:rsidR="00DC6027">
        <w:rPr>
          <w:rFonts w:ascii="Times New Roman" w:hAnsi="Times New Roman" w:cs="Times New Roman"/>
          <w:sz w:val="24"/>
          <w:szCs w:val="24"/>
        </w:rPr>
        <w:t xml:space="preserve">workers, and a single reproductive </w:t>
      </w:r>
      <w:r w:rsidR="00561056">
        <w:rPr>
          <w:rFonts w:ascii="Times New Roman" w:hAnsi="Times New Roman" w:cs="Times New Roman"/>
          <w:sz w:val="24"/>
          <w:szCs w:val="24"/>
        </w:rPr>
        <w:t>female</w:t>
      </w:r>
      <w:r w:rsidR="00D37EAA">
        <w:rPr>
          <w:rFonts w:ascii="Times New Roman" w:hAnsi="Times New Roman" w:cs="Times New Roman"/>
          <w:sz w:val="24"/>
          <w:szCs w:val="24"/>
        </w:rPr>
        <w:t xml:space="preserve"> </w:t>
      </w:r>
      <w:r w:rsidR="00DC6027">
        <w:rPr>
          <w:rFonts w:ascii="Times New Roman" w:hAnsi="Times New Roman" w:cs="Times New Roman"/>
          <w:sz w:val="24"/>
          <w:szCs w:val="24"/>
        </w:rPr>
        <w:t xml:space="preserve">queen. </w:t>
      </w:r>
      <w:r w:rsidR="00561056">
        <w:rPr>
          <w:rFonts w:ascii="Times New Roman" w:hAnsi="Times New Roman" w:cs="Times New Roman"/>
          <w:sz w:val="24"/>
          <w:szCs w:val="24"/>
        </w:rPr>
        <w:t>Drones are haploid, but</w:t>
      </w:r>
      <w:r w:rsidR="00225629">
        <w:rPr>
          <w:rFonts w:ascii="Times New Roman" w:hAnsi="Times New Roman" w:cs="Times New Roman"/>
          <w:sz w:val="24"/>
          <w:szCs w:val="24"/>
        </w:rPr>
        <w:t xml:space="preserve"> all females are diploid.</w:t>
      </w:r>
      <w:r w:rsidR="00561056">
        <w:rPr>
          <w:rFonts w:ascii="Times New Roman" w:hAnsi="Times New Roman" w:cs="Times New Roman"/>
          <w:sz w:val="24"/>
          <w:szCs w:val="24"/>
        </w:rPr>
        <w:t xml:space="preserve"> </w:t>
      </w:r>
      <w:r w:rsidR="00225629">
        <w:rPr>
          <w:rFonts w:ascii="Times New Roman" w:hAnsi="Times New Roman" w:cs="Times New Roman"/>
          <w:sz w:val="24"/>
          <w:szCs w:val="24"/>
        </w:rPr>
        <w:t>W</w:t>
      </w:r>
      <w:r w:rsidRPr="006824E3">
        <w:rPr>
          <w:rFonts w:ascii="Times New Roman" w:hAnsi="Times New Roman" w:cs="Times New Roman"/>
          <w:sz w:val="24"/>
          <w:szCs w:val="24"/>
        </w:rPr>
        <w:t>hether a developing</w:t>
      </w:r>
      <w:r w:rsidR="00561056">
        <w:rPr>
          <w:rFonts w:ascii="Times New Roman" w:hAnsi="Times New Roman" w:cs="Times New Roman"/>
          <w:sz w:val="24"/>
          <w:szCs w:val="24"/>
        </w:rPr>
        <w:t xml:space="preserve"> female </w:t>
      </w:r>
      <w:r w:rsidRPr="006824E3">
        <w:rPr>
          <w:rFonts w:ascii="Times New Roman" w:hAnsi="Times New Roman" w:cs="Times New Roman"/>
          <w:sz w:val="24"/>
          <w:szCs w:val="24"/>
        </w:rPr>
        <w:t xml:space="preserve">larva will become a </w:t>
      </w:r>
      <w:r w:rsidR="00F42FAE">
        <w:rPr>
          <w:rFonts w:ascii="Times New Roman" w:hAnsi="Times New Roman" w:cs="Times New Roman"/>
          <w:sz w:val="24"/>
          <w:szCs w:val="24"/>
        </w:rPr>
        <w:t>worker or queen</w:t>
      </w:r>
      <w:r w:rsidRPr="006824E3">
        <w:rPr>
          <w:rFonts w:ascii="Times New Roman" w:hAnsi="Times New Roman" w:cs="Times New Roman"/>
          <w:sz w:val="24"/>
          <w:szCs w:val="24"/>
        </w:rPr>
        <w:t xml:space="preserve"> is </w:t>
      </w:r>
      <w:r w:rsidR="00DC6027">
        <w:rPr>
          <w:rFonts w:ascii="Times New Roman" w:hAnsi="Times New Roman" w:cs="Times New Roman"/>
          <w:sz w:val="24"/>
          <w:szCs w:val="24"/>
        </w:rPr>
        <w:t xml:space="preserve">driven by </w:t>
      </w:r>
      <w:r w:rsidR="00561056">
        <w:rPr>
          <w:rFonts w:ascii="Times New Roman" w:hAnsi="Times New Roman" w:cs="Times New Roman"/>
          <w:sz w:val="24"/>
          <w:szCs w:val="24"/>
        </w:rPr>
        <w:t xml:space="preserve">timing of diet quality she </w:t>
      </w:r>
      <w:r w:rsidR="007679E9">
        <w:rPr>
          <w:rFonts w:ascii="Times New Roman" w:hAnsi="Times New Roman" w:cs="Times New Roman"/>
          <w:sz w:val="24"/>
          <w:szCs w:val="24"/>
        </w:rPr>
        <w:t>receives</w:t>
      </w:r>
      <w:r w:rsidR="00225629">
        <w:rPr>
          <w:rFonts w:ascii="Times New Roman" w:hAnsi="Times New Roman" w:cs="Times New Roman"/>
          <w:sz w:val="24"/>
          <w:szCs w:val="24"/>
        </w:rPr>
        <w:t xml:space="preserve">. All feeding is performed by adult ‘nurse’ bees; these young worker bees process food into nutrient-rich glandular secretions that are used to provision larvae (e.g., royal jelly). For the first three days of larval development, all female larvae are provisioned with a </w:t>
      </w:r>
      <w:proofErr w:type="gramStart"/>
      <w:r w:rsidR="00225629">
        <w:rPr>
          <w:rFonts w:ascii="Times New Roman" w:hAnsi="Times New Roman" w:cs="Times New Roman"/>
          <w:sz w:val="24"/>
          <w:szCs w:val="24"/>
        </w:rPr>
        <w:t>high quality</w:t>
      </w:r>
      <w:proofErr w:type="gramEnd"/>
      <w:r w:rsidR="00225629">
        <w:rPr>
          <w:rFonts w:ascii="Times New Roman" w:hAnsi="Times New Roman" w:cs="Times New Roman"/>
          <w:sz w:val="24"/>
          <w:szCs w:val="24"/>
        </w:rPr>
        <w:t xml:space="preserve"> diet made up solely of these secretions. After this point, the nurse workers switch the provisioning of the majority of larvae to a lower quality diet that also contains pollen. Those that continue to receive the royal jelly alone develop into queens, while those fed the lower quality diet develop into workers</w:t>
      </w:r>
      <w:del w:id="4" w:author="Alex Walton" w:date="2020-07-19T21:01:00Z">
        <w:r w:rsidR="00225629" w:rsidDel="001D51A9">
          <w:rPr>
            <w:rFonts w:ascii="Times New Roman" w:hAnsi="Times New Roman" w:cs="Times New Roman"/>
            <w:sz w:val="24"/>
            <w:szCs w:val="24"/>
          </w:rPr>
          <w:delText>.</w:delText>
        </w:r>
      </w:del>
      <w:r w:rsidRPr="006824E3">
        <w:rPr>
          <w:rFonts w:ascii="Times New Roman" w:hAnsi="Times New Roman" w:cs="Times New Roman"/>
          <w:sz w:val="24"/>
          <w:szCs w:val="24"/>
        </w:rPr>
        <w:t xml:space="preserve"> (Winston, 1987).</w:t>
      </w:r>
      <w:r w:rsidR="005732C0">
        <w:rPr>
          <w:rFonts w:ascii="Times New Roman" w:hAnsi="Times New Roman" w:cs="Times New Roman"/>
          <w:sz w:val="24"/>
          <w:szCs w:val="24"/>
        </w:rPr>
        <w:t xml:space="preserve"> The nature and timing of this developmental switch has been thoroughly studied, and </w:t>
      </w:r>
      <w:r w:rsidR="003328B1">
        <w:rPr>
          <w:rFonts w:ascii="Times New Roman" w:hAnsi="Times New Roman" w:cs="Times New Roman"/>
          <w:sz w:val="24"/>
          <w:szCs w:val="24"/>
        </w:rPr>
        <w:t xml:space="preserve">a clear picture is emerging of how nutrition mediates critical gene expression cascades and hormonal modulation to determine caste fate </w:t>
      </w:r>
      <w:r w:rsidR="003328B1">
        <w:rPr>
          <w:rFonts w:ascii="Times New Roman" w:hAnsi="Times New Roman" w:cs="Times New Roman"/>
          <w:sz w:val="24"/>
          <w:szCs w:val="24"/>
        </w:rPr>
        <w:fldChar w:fldCharType="begin" w:fldLock="1"/>
      </w:r>
      <w:r w:rsidR="00A4605B">
        <w:rPr>
          <w:rFonts w:ascii="Times New Roman" w:hAnsi="Times New Roman" w:cs="Times New Roman"/>
          <w:sz w:val="24"/>
          <w:szCs w:val="24"/>
        </w:rPr>
        <w:instrText>ADDIN CSL_CITATION {"citationItems":[{"id":"ITEM-1","itemData":{"DOI":"10.1126/science.1153069","ISSN":"00368075","PMID":"18339900","abstract":"Fertile queens and sterile workers are alternative forms of the adult female honeybee that develop from genetically identical larvae following differential feeding with royal jelly. We show that silencing the expression of DNA methyltransferase Dnmt3, a key driver of epigenetic global reprogramming, in newly hatched larvae led to a royal jelly-like effect on the larval developmental trajectory; the majority of Dnmt3 small interfering RNA-treated individuals emerged as queens with fully developed ovaries. Our results suggest that DNA methylation in Apis is used for storing epigenetic information, that the use of that information can be differentially altered by nutritional input, and that the flexibility of epigenetic modifications underpins, profound shifts in developmental fates, with massive implications for reproductive and behavioral status.","author":[{"dropping-particle":"","family":"Kucharski","given":"R.","non-dropping-particle":"","parse-names":false,"suffix":""},{"dropping-particle":"","family":"Maleszka","given":"J.","non-dropping-particle":"","parse-names":false,"suffix":""},{"dropping-particle":"","family":"Foret","given":"S.","non-dropping-particle":"","parse-names":false,"suffix":""},{"dropping-particle":"","family":"Maleszka","given":"R.","non-dropping-particle":"","parse-names":false,"suffix":""}],"container-title":"Science","id":"ITEM-1","issued":{"date-parts":[["2008"]]},"title":"Nutritional control of reproductive status in honeybees via DNA methylation","type":"article-journal"},"uris":["http://www.mendeley.com/documents/?uuid=f03f60cc-0c5b-4892-95c6-db5ea5741ed2"]},{"id":"ITEM-2","itemData":{"DOI":"10.1371/journal.pbio.3000171","ISSN":"15457885","abstract":"Highly social insects are characterized by caste dimorphism, with distinct size differences of reproductive organs between fertile queens and the more or less sterile workers. An abundance of nutrition or instruction via diet-specific compounds has been proposed as explanations for the nutrition-driven queen and worker polyphenism. Here, we further explored these models in the honeybee (Apis mellifera) using worker nutrition rearing and a novel mutational screening approach using the clustered regularly interspaced short palindromic repeats/CRISPR-associated protein 9 (CRISPR/Cas9) method. The worker nutrition-driven size reduction of reproductive organs was restricted to the female sex, suggesting input from the sex determination pathway. Genetic screens on the sex determination genes in genetic females for size polyphenism revealed that doublesex (dsx) mutants display sizereduced reproductive organs irrespective of the sexual morphology of the organ tissue. In contrast, feminizer (fem) mutants lost the response to worker nutrition-driven size control. The first morphological worker mutants in honeybees demonstrate that the response to nutrition relies on a genetic program that is switched “ON” by the fem gene. Thus, the genetic instruction provided by the fem gene provides an entry point to genetically dissect the underlying processes that implement the size polyphenism.","author":[{"dropping-particle":"","family":"Roth","given":"Annika","non-dropping-particle":"","parse-names":false,"suffix":""},{"dropping-particle":"","family":"Vleurinck","given":"Christina","non-dropping-particle":"","parse-names":false,"suffix":""},{"dropping-particle":"","family":"Netschitailo","given":"Oksana","non-dropping-particle":"","parse-names":false,"suffix":""},{"dropping-particle":"","family":"Bauer","given":"Vivien","non-dropping-particle":"","parse-names":false,"suffix":""},{"dropping-particle":"","family":"Otte","given":"Marianne","non-dropping-particle":"","parse-names":false,"suffix":""},{"dropping-particle":"","family":"Kaftanoglu","given":"Osman","non-dropping-particle":"","parse-names":false,"suffix":""},{"dropping-particle":"","family":"Page","given":"Robert E.","non-dropping-particle":"","parse-names":false,"suffix":""},{"dropping-particle":"","family":"Beye","given":"Martin","non-dropping-particle":"","parse-names":false,"suffix":""}],"container-title":"PLoS Biology","id":"ITEM-2","issued":{"date-parts":[["2019"]]},"title":"A genetic switch for worker nutritionmediated traits in honeybees","type":"article-journal"},"uris":["http://www.mendeley.com/documents/?uuid=14395545-5118-475e-a4f8-08b12097c723"]},{"id":"ITEM-3","itemData":{"DOI":"10.1098/rspb.2020.0614","ISSN":"14712954","PMID":"32453984","abstract":"In species that care for their young, provisioning has profound effects on offspring fitness. Provisioning is important in honeybees because nutritional cues determine whether a female becomes a reproductive queen or sterile worker. A qualitative difference between the larval diets of queens and workers is thought to drive this divergence; however, no single compound seems to be responsible. Diet quantity may have a role during honeybee caste determination yet has never been formally studied. Our goal was to determine the relative contributions of diet quantity and quality to queen development. Larvae were reared in vitro on nine diets varying in the amount of royal jelly and sugars, which were fed to larvae in eight different quantities. For the middle diet, an ad libitum quantity treatment was included. Once adults eclosed, the queenliness was determined using principal component analysis on seven morphological measurements. We found that larvae fed an ad libitum quantity of diet were indistinguishable from commercially reared queens, and that queenliness was independent of the proportion of protein and carbohydrate in the diet. Neither protein nor carbohydrate content had a significant influence on the first principle component 1 (PC1), which explained 64.4% of the difference between queens and workers. Instead, the total quantity of diet explained a significant amount of the variation in PC1. Large amounts of diet in the final instar were capable of inducing queen traits, contrary to the received wisdom that queen determination can only occur in the third instar. These results indicate that total diet quantity fed to larvae may regulate the difference between queen and worker castes in honeybees.","author":[{"dropping-particle":"","family":"Slater","given":"Garett P.","non-dropping-particle":"","parse-names":false,"suffix":""},{"dropping-particle":"","family":"Yocum","given":"George D.","non-dropping-particle":"","parse-names":false,"suffix":""},{"dropping-particle":"","family":"Bowsher","given":"Julia H.","non-dropping-particle":"","parse-names":false,"suffix":""}],"container-title":"Proceedings. Biological sciences","id":"ITEM-3","issued":{"date-parts":[["2020"]]},"title":"Diet quantity influences caste determination in honeybees (Apis mellifera)","type":"article-journal"},"uris":["http://www.mendeley.com/documents/?uuid=ad44c46d-b3a9-4d0c-9cdc-adeebc86bd79"]},{"id":"ITEM-4","itemData":{"DOI":"10.1016/0022-1910(74)90063-8","ISSN":"00221910","abstract":"On royal jelly, 1- to 2-day-old honeybee worker larvae have been reared in vitro to adults in a yield of 67±18 per cent. Up to 100 per cent and, on an average, 60 per cent of them were queens and intercaster. The preparation of a basic food from royal jelly by extensive alcohol extraction is described. With this control food, a survival rate of 47±18 per cent was achieved; 15 per cent of the adults were determined, 4·3 per cent of them were queens. Rearing of 1- to 2-day-old worker larvae on a basic food, to which unknown fractions may be added, was used as a biological test for the partial purification of queen bee determinator from royal jelly. By chromatography of the ethanol extract, previously treated with charcoal, on the cation exchanger Dowex 50 WX4 and rechromatography on silica gel, a 105-fold purification of determinator was achieved. Chemical properties of the highly hydrophilic, low molecular active fraction are described. © 1974.","author":[{"dropping-particle":"","family":"Rembold","given":"H.","non-dropping-particle":"","parse-names":false,"suffix":""},{"dropping-particle":"","family":"Lackner","given":"B.","non-dropping-particle":"","parse-names":false,"suffix":""},{"dropping-particle":"","family":"Geistbeck","given":"I.","non-dropping-particle":"","parse-names":false,"suffix":""}],"container-title":"Journal of Insect Physiology","id":"ITEM-4","issued":{"date-parts":[["1974"]]},"title":"The chemical basis of honeybee, Apis mellifera, caste formation. Partial purification of queen bee determinator from royal jelly","type":"article-journal"},"uris":["http://www.mendeley.com/documents/?uuid=48a35399-59a7-4445-a202-bd9819bc6aa9"]},{"id":"ITEM-5","itemData":{"DOI":"10.1242/jeb.061499","ISSN":"00220949","abstract":"Regardless of genetic makeup, a female honey bee becomes a queen or worker depending on the food she receives as a larva. For decades, it has been known that nutrition and juvenile hormone (JH) signaling determine the caste fate of the individual bee. However, it is still largely unclear how these factors are connected. To address this question, we suppressed nutrient sensing by RNA interference (RNAi)-mediated gene knockdown of IRS (insulin receptor substrate) and TOR (target of rapamycin) in larvae reared on queen diet. The treatments affected several layers of organismal organization that could play a role in the response to differential nutrition between castes. These include transcript profiles, proteomic patterns, lipid levels, DNA methylation response and morphological features. Most importantly, gene knockdown abolished a JH peak that signals queen development and resulted in a worker phenotype. Application of JH rescued the queen phenotype in either knockdown, which demonstrates that the larval response to JH remains intact and can drive normal developmental plasticity even when IRS or TOR transcript levels are reduced. We discuss our results in the context of other recent findings on honey bee caste and development and propose that IRS is an alternative substrate for the Egfr (epidermal growth factor receptor) in honey bees. Overall, our study describes how the interplay of nutritional and hormonal signals affects many levels of organismal organization to build different phenotypes from identical genotypes. © 2011. Published by The Company of Biologists Ltd.","author":[{"dropping-particle":"","family":"Mutti","given":"Navdeep S.","non-dropping-particle":"","parse-names":false,"suffix":""},{"dropping-particle":"","family":"Dolezal","given":"Adam G.","non-dropping-particle":"","parse-names":false,"suffix":""},{"dropping-particle":"","family":"Wolschin","given":"Florian","non-dropping-particle":"","parse-names":false,"suffix":""},{"dropping-particle":"","family":"Mutti","given":"Jasdeep S.","non-dropping-particle":"","parse-names":false,"suffix":""},{"dropping-particle":"","family":"Gill","given":"Kulvinder S.","non-dropping-particle":"","parse-names":false,"suffix":""},{"dropping-particle":"V.","family":"Amdam","given":"Gro","non-dropping-particle":"","parse-names":false,"suffix":""}],"container-title":"Journal of Experimental Biology","id":"ITEM-5","issued":{"date-parts":[["2011"]]},"title":"IRS and tor nutrient-signaling pathways act via juvenile hormone to influence honey bee caste fate","type":"article-journal"},"uris":["http://www.mendeley.com/documents/?uuid=24370f42-51a1-4e71-a567-3d10fa955f7e"]}],"mendeley":{"formattedCitation":"(Rembold et al. 1974; Kucharski et al. 2008; Mutti et al. 2011; Roth et al. 2019; Slater et al. 2020)","plainTextFormattedCitation":"(Rembold et al. 1974; Kucharski et al. 2008; Mutti et al. 2011; Roth et al. 2019; Slater et al. 2020)","previouslyFormattedCitation":"(Rembold et al. 1974; Kucharski et al. 2008; Mutti et al. 2011; Roth et al. 2019; Slater et al. 2020)"},"properties":{"noteIndex":0},"schema":"https://github.com/citation-style-language/schema/raw/master/csl-citation.json"}</w:instrText>
      </w:r>
      <w:r w:rsidR="003328B1">
        <w:rPr>
          <w:rFonts w:ascii="Times New Roman" w:hAnsi="Times New Roman" w:cs="Times New Roman"/>
          <w:sz w:val="24"/>
          <w:szCs w:val="24"/>
        </w:rPr>
        <w:fldChar w:fldCharType="separate"/>
      </w:r>
      <w:r w:rsidR="000D2E1A" w:rsidRPr="000D2E1A">
        <w:rPr>
          <w:rFonts w:ascii="Times New Roman" w:hAnsi="Times New Roman" w:cs="Times New Roman"/>
          <w:noProof/>
          <w:sz w:val="24"/>
          <w:szCs w:val="24"/>
        </w:rPr>
        <w:t>(Rembold et al. 1974; Kucharski et al. 2008; Mutti et al. 2011; Roth et al. 2019; Slater et al. 2020)</w:t>
      </w:r>
      <w:r w:rsidR="003328B1">
        <w:rPr>
          <w:rFonts w:ascii="Times New Roman" w:hAnsi="Times New Roman" w:cs="Times New Roman"/>
          <w:sz w:val="24"/>
          <w:szCs w:val="24"/>
        </w:rPr>
        <w:fldChar w:fldCharType="end"/>
      </w:r>
      <w:r w:rsidR="003328B1">
        <w:rPr>
          <w:rFonts w:ascii="Times New Roman" w:hAnsi="Times New Roman" w:cs="Times New Roman"/>
          <w:sz w:val="24"/>
          <w:szCs w:val="24"/>
        </w:rPr>
        <w:t xml:space="preserve">. </w:t>
      </w:r>
      <w:r w:rsidR="007526E4">
        <w:rPr>
          <w:rFonts w:ascii="Times New Roman" w:hAnsi="Times New Roman" w:cs="Times New Roman"/>
          <w:sz w:val="24"/>
          <w:szCs w:val="24"/>
        </w:rPr>
        <w:t>D</w:t>
      </w:r>
      <w:r w:rsidR="00EE5A20">
        <w:rPr>
          <w:rFonts w:ascii="Times New Roman" w:hAnsi="Times New Roman" w:cs="Times New Roman"/>
          <w:sz w:val="24"/>
          <w:szCs w:val="24"/>
        </w:rPr>
        <w:t xml:space="preserve">espite the vast work </w:t>
      </w:r>
      <w:r w:rsidR="001257A7">
        <w:rPr>
          <w:rFonts w:ascii="Times New Roman" w:hAnsi="Times New Roman" w:cs="Times New Roman"/>
          <w:sz w:val="24"/>
          <w:szCs w:val="24"/>
        </w:rPr>
        <w:t>on</w:t>
      </w:r>
      <w:r w:rsidR="00EE5A20">
        <w:rPr>
          <w:rFonts w:ascii="Times New Roman" w:hAnsi="Times New Roman" w:cs="Times New Roman"/>
          <w:sz w:val="24"/>
          <w:szCs w:val="24"/>
        </w:rPr>
        <w:t xml:space="preserve"> honey bee queen/worker development as a model for disentangling environmental and genetic determinants of phenotype, </w:t>
      </w:r>
      <w:r w:rsidR="007D02DF">
        <w:rPr>
          <w:rFonts w:ascii="Times New Roman" w:hAnsi="Times New Roman" w:cs="Times New Roman"/>
          <w:sz w:val="24"/>
          <w:szCs w:val="24"/>
        </w:rPr>
        <w:t>comparatively</w:t>
      </w:r>
      <w:r w:rsidR="000F0010">
        <w:rPr>
          <w:rFonts w:ascii="Times New Roman" w:hAnsi="Times New Roman" w:cs="Times New Roman"/>
          <w:sz w:val="24"/>
          <w:szCs w:val="24"/>
        </w:rPr>
        <w:t xml:space="preserve"> little </w:t>
      </w:r>
      <w:r w:rsidR="007D02DF">
        <w:rPr>
          <w:rFonts w:ascii="Times New Roman" w:hAnsi="Times New Roman" w:cs="Times New Roman"/>
          <w:sz w:val="24"/>
          <w:szCs w:val="24"/>
        </w:rPr>
        <w:t xml:space="preserve">is known </w:t>
      </w:r>
      <w:r w:rsidR="000F0010">
        <w:rPr>
          <w:rFonts w:ascii="Times New Roman" w:hAnsi="Times New Roman" w:cs="Times New Roman"/>
          <w:sz w:val="24"/>
          <w:szCs w:val="24"/>
        </w:rPr>
        <w:t>about the effects of developmental nutrition on adult phenotype within the worker caste.</w:t>
      </w:r>
      <w:r w:rsidR="00C66DA1">
        <w:rPr>
          <w:rFonts w:ascii="Times New Roman" w:hAnsi="Times New Roman" w:cs="Times New Roman"/>
          <w:sz w:val="24"/>
          <w:szCs w:val="24"/>
        </w:rPr>
        <w:t xml:space="preserve"> </w:t>
      </w:r>
      <w:r w:rsidR="007D02DF">
        <w:rPr>
          <w:rFonts w:ascii="Times New Roman" w:hAnsi="Times New Roman" w:cs="Times New Roman"/>
          <w:sz w:val="24"/>
          <w:szCs w:val="24"/>
        </w:rPr>
        <w:t>It is clear, however, that a</w:t>
      </w:r>
      <w:r w:rsidR="007526E4">
        <w:rPr>
          <w:rFonts w:ascii="Times New Roman" w:hAnsi="Times New Roman" w:cs="Times New Roman"/>
          <w:sz w:val="24"/>
          <w:szCs w:val="24"/>
        </w:rPr>
        <w:t xml:space="preserve"> worker’s developmental environment can have important lifelong effects, including </w:t>
      </w:r>
      <w:r w:rsidR="007D02DF">
        <w:rPr>
          <w:rFonts w:ascii="Times New Roman" w:hAnsi="Times New Roman" w:cs="Times New Roman"/>
          <w:sz w:val="24"/>
          <w:szCs w:val="24"/>
        </w:rPr>
        <w:t xml:space="preserve">effects on </w:t>
      </w:r>
      <w:r w:rsidR="007526E4">
        <w:rPr>
          <w:rFonts w:ascii="Times New Roman" w:hAnsi="Times New Roman" w:cs="Times New Roman"/>
          <w:sz w:val="24"/>
          <w:szCs w:val="24"/>
        </w:rPr>
        <w:t xml:space="preserve">their ability to forage and recruit foragers </w:t>
      </w:r>
      <w:r w:rsidR="007526E4">
        <w:rPr>
          <w:rFonts w:ascii="Times New Roman" w:hAnsi="Times New Roman" w:cs="Times New Roman"/>
          <w:sz w:val="24"/>
          <w:szCs w:val="24"/>
        </w:rPr>
        <w:fldChar w:fldCharType="begin" w:fldLock="1"/>
      </w:r>
      <w:r w:rsidR="007526E4">
        <w:rPr>
          <w:rFonts w:ascii="Times New Roman" w:hAnsi="Times New Roman" w:cs="Times New Roman"/>
          <w:sz w:val="24"/>
          <w:szCs w:val="24"/>
        </w:rPr>
        <w:instrText>ADDIN CSL_CITATION {"citationItems":[{"id":"ITEM-1","itemData":{"DOI":"10.1371/journal.pone.0121731","ISSN":"19326203","abstract":"The negative effects on adult behavior of juvenile undernourishment are well documented in vertebrates, but relatively poorly understood in invertebrates. We examined the effects of larval nutritional stress on the foraging and recruitment behavior of an economically important model invertebrate, the honey bee (Apis mellifera). Pollen, which supplies essential nutrients to developing workers, can become limited in colonies because of seasonal dearths, loss of foraging habitat, or intensive management. However, the functional consequences of being reared by pollen-stressed nestmates remain unclear, despite growing concern that poor nutrition interacts with other stressors to exacerbate colony decline. We manipulated nurse bees' access to pollen and then assessed differences in weight, longevity, foraging activity, and waggle-dance behavior of the workers that they reared (who were co-fostered as adults). Pollen stress during larval development had far-reaching physical and behavioral effects on adult workers. Workers reared in pollen-stressed colonies were lighter and shorter lived than nestmates reared with adequate access to pollen. Proportionally fewer stressed workers were observed foraging and those who did forage started foraging sooner, foraged for fewer days, and were more likely to die after only a single day of foraging. Pollen-stressed workers were also less likely to waggle dance than their unstressed counterparts and, if they danced, the information they conveyed about the location of food was less precise. These performance deficits may escalate if long-term pollen limitation prevents stressed foragers from providing sufficiently for developing workers. Furthermore, the effects of brief pollen shortages reported here mirror the effects of other environmental stressors that limit worker access to nutrients, suggesting the likelihood of their synergistic interaction. Honey bees often experience the level of stress that we created, thus our findings underscore the importance of adequate nutrition for supporting worker performance and their potential contribution to colony productivity and quality pollination services.","author":[{"dropping-particle":"","family":"Scofield","given":"Hailey N.","non-dropping-particle":"","parse-names":false,"suffix":""},{"dropping-particle":"","family":"Mattila","given":"Heather R.","non-dropping-particle":"","parse-names":false,"suffix":""}],"container-title":"PLoS ONE","id":"ITEM-1","issued":{"date-parts":[["2015"]]},"title":"Honey bee workers that are pollen stressed as larvae become poor foragers and waggle dancers as adults","type":"article-journal"},"uris":["http://www.mendeley.com/documents/?uuid=c2eaa0c4-6933-47de-a165-38fc0f0aea24"]}],"mendeley":{"formattedCitation":"(Scofield and Mattila 2015)","plainTextFormattedCitation":"(Scofield and Mattila 2015)","previouslyFormattedCitation":"(Scofield and Mattila 2015)"},"properties":{"noteIndex":0},"schema":"https://github.com/citation-style-language/schema/raw/master/csl-citation.json"}</w:instrText>
      </w:r>
      <w:r w:rsidR="007526E4">
        <w:rPr>
          <w:rFonts w:ascii="Times New Roman" w:hAnsi="Times New Roman" w:cs="Times New Roman"/>
          <w:sz w:val="24"/>
          <w:szCs w:val="24"/>
        </w:rPr>
        <w:fldChar w:fldCharType="separate"/>
      </w:r>
      <w:r w:rsidR="007526E4" w:rsidRPr="007526E4">
        <w:rPr>
          <w:rFonts w:ascii="Times New Roman" w:hAnsi="Times New Roman" w:cs="Times New Roman"/>
          <w:noProof/>
          <w:sz w:val="24"/>
          <w:szCs w:val="24"/>
        </w:rPr>
        <w:t>(Scofield and Mattila 2015)</w:t>
      </w:r>
      <w:r w:rsidR="007526E4">
        <w:rPr>
          <w:rFonts w:ascii="Times New Roman" w:hAnsi="Times New Roman" w:cs="Times New Roman"/>
          <w:sz w:val="24"/>
          <w:szCs w:val="24"/>
        </w:rPr>
        <w:fldChar w:fldCharType="end"/>
      </w:r>
      <w:r w:rsidR="007526E4">
        <w:rPr>
          <w:rFonts w:ascii="Times New Roman" w:hAnsi="Times New Roman" w:cs="Times New Roman"/>
          <w:sz w:val="24"/>
          <w:szCs w:val="24"/>
        </w:rPr>
        <w:t xml:space="preserve">, their aggressiveness </w:t>
      </w:r>
      <w:r w:rsidR="007526E4">
        <w:rPr>
          <w:rFonts w:ascii="Times New Roman" w:hAnsi="Times New Roman" w:cs="Times New Roman"/>
          <w:sz w:val="24"/>
          <w:szCs w:val="24"/>
        </w:rPr>
        <w:fldChar w:fldCharType="begin" w:fldLock="1"/>
      </w:r>
      <w:r w:rsidR="007526E4">
        <w:rPr>
          <w:rFonts w:ascii="Times New Roman" w:hAnsi="Times New Roman" w:cs="Times New Roman"/>
          <w:sz w:val="24"/>
          <w:szCs w:val="24"/>
        </w:rPr>
        <w:instrText>ADDIN CSL_CITATION {"citationItems":[{"id":"ITEM-1","itemData":{"DOI":"10.1038/srep15572","ISSN":"20452322","abstract":"Early-life social experiences cause lasting changes in behavior and health for a variety of animals including humans, but it is not well understood how social information \"gets under the skin\" resulting in these effects. Adult honey bees (Apis mellifera) exhibit socially coordinated collective nest defense, providing a model for social modulation of aggressive behavior. Here we report for the first time that a honey bee's early-life social environment has lasting effects on individual aggression: bees that experienced high-aggression environments during pre-adult stages showed increased aggression when they reached adulthood relative to siblings that experienced low-aggression environments, even though all bees were kept in a common environment during adulthood. Unlike other animals including humans however, high-aggression honey bees were more, rather than less, resilient to immune challenge, assessed as neonicotinoid pesticide susceptibility. Moreover, aggression was negatively correlated with ectoparasitic mite presence. In honey bees, early-life social experience has broad effects, but increased aggression is decoupled from negative health outcomes. Because honey bees and humans share aspects of their physiological response to aggressive social encounters, our findings represent a step towards identifying ways to improve individual resiliency. Pre-adult social experience may be crucial to the health of the ecologically threatened honey bee.","author":[{"dropping-particle":"","family":"Rittschof","given":"Clare C.","non-dropping-particle":"","parse-names":false,"suffix":""},{"dropping-particle":"","family":"Coombs","given":"Chelsey B.","non-dropping-particle":"","parse-names":false,"suffix":""},{"dropping-particle":"","family":"Frazier","given":"Maryann","non-dropping-particle":"","parse-names":false,"suffix":""},{"dropping-particle":"","family":"Grozinger","given":"Christina M.","non-dropping-particle":"","parse-names":false,"suffix":""},{"dropping-particle":"","family":"Robinson","given":"Gene E.","non-dropping-particle":"","parse-names":false,"suffix":""}],"container-title":"Scientific Reports","id":"ITEM-1","issued":{"date-parts":[["2015"]]},"title":"Early-life experience affects honey bee aggression and resilience to immune challenge","type":"article-journal"},"uris":["http://www.mendeley.com/documents/?uuid=af330981-a3d2-46b7-9576-6e3ab1e13c2e"]}],"mendeley":{"formattedCitation":"(Rittschof et al. 2015)","plainTextFormattedCitation":"(Rittschof et al. 2015)","previouslyFormattedCitation":"(Rittschof et al. 2015)"},"properties":{"noteIndex":0},"schema":"https://github.com/citation-style-language/schema/raw/master/csl-citation.json"}</w:instrText>
      </w:r>
      <w:r w:rsidR="007526E4">
        <w:rPr>
          <w:rFonts w:ascii="Times New Roman" w:hAnsi="Times New Roman" w:cs="Times New Roman"/>
          <w:sz w:val="24"/>
          <w:szCs w:val="24"/>
        </w:rPr>
        <w:fldChar w:fldCharType="separate"/>
      </w:r>
      <w:r w:rsidR="007526E4" w:rsidRPr="007526E4">
        <w:rPr>
          <w:rFonts w:ascii="Times New Roman" w:hAnsi="Times New Roman" w:cs="Times New Roman"/>
          <w:noProof/>
          <w:sz w:val="24"/>
          <w:szCs w:val="24"/>
        </w:rPr>
        <w:t>(Rittschof et al. 2015)</w:t>
      </w:r>
      <w:r w:rsidR="007526E4">
        <w:rPr>
          <w:rFonts w:ascii="Times New Roman" w:hAnsi="Times New Roman" w:cs="Times New Roman"/>
          <w:sz w:val="24"/>
          <w:szCs w:val="24"/>
        </w:rPr>
        <w:fldChar w:fldCharType="end"/>
      </w:r>
      <w:r w:rsidR="007526E4">
        <w:rPr>
          <w:rFonts w:ascii="Times New Roman" w:hAnsi="Times New Roman" w:cs="Times New Roman"/>
          <w:sz w:val="24"/>
          <w:szCs w:val="24"/>
        </w:rPr>
        <w:t xml:space="preserve">, and their cooperativeness </w:t>
      </w:r>
      <w:r w:rsidR="007526E4">
        <w:rPr>
          <w:rFonts w:ascii="Times New Roman" w:hAnsi="Times New Roman" w:cs="Times New Roman"/>
          <w:sz w:val="24"/>
          <w:szCs w:val="24"/>
        </w:rPr>
        <w:fldChar w:fldCharType="begin" w:fldLock="1"/>
      </w:r>
      <w:r w:rsidR="002259E5">
        <w:rPr>
          <w:rFonts w:ascii="Times New Roman" w:hAnsi="Times New Roman" w:cs="Times New Roman"/>
          <w:sz w:val="24"/>
          <w:szCs w:val="24"/>
        </w:rPr>
        <w:instrText>ADDIN CSL_CITATION {"citationItems":[{"id":"ITEM-1","itemData":{"DOI":"10.1111/1365-2435.13222","ISSN":"13652435","abstract":"© 2018 The Authors. Functional Ecology © 2018 British Ecological Society Animal nutritional state can profoundly affect behaviour, including an individual's tendency to cooperate with others. We investigated how nutritional restriction at different life stages affects cooperative behaviour in a highly social species, Apis mellifera honeybees. We found that nutritional restriction affects a worker's queen pheromone response, a behavioural indicator of investment in group vs. individual reproduction. Nutritional restriction at the larval stage led to reduced ovary size and increased queen pheromone response, whereas nutritional restriction at the adult stage led to reduced lipid stores and reduced queen pheromone response. We argue that these differences depend upon the extent of reproductive plasticity at these life stages and that individual worker honeybees may adjust their behavioural and physiological traits in response to nutritional stress to invest nutritional resources in either their own or their colony's reproduction. These results support the role of nutritional stress in the maintenance of cooperative behaviour, and we suggest that historical nutritional scarcity may be an important contributor to the evolution of extreme forms of cooperation. A plain language summary is available for this article.","author":[{"dropping-particle":"","family":"Walton","given":"A.","non-dropping-particle":"","parse-names":false,"suffix":""},{"dropping-particle":"","family":"Dolezal","given":"A.G.","non-dropping-particle":"","parse-names":false,"suffix":""},{"dropping-particle":"","family":"Bakken","given":"M.A.","non-dropping-particle":"","parse-names":false,"suffix":""},{"dropping-particle":"","family":"Toth","given":"A.L.","non-dropping-particle":"","parse-names":false,"suffix":""}],"container-title":"Functional Ecology","id":"ITEM-1","issued":{"date-parts":[["2018"]]},"title":"Hungry for the queen: Honeybee nutritional environment affects worker pheromone response in a life stage-dependent manner","type":"article-journal"},"uris":["http://www.mendeley.com/documents/?uuid=cfba913f-dbb2-3cdb-a7d0-644e2fa66cc2"]}],"mendeley":{"formattedCitation":"(Walton et al. 2018)","plainTextFormattedCitation":"(Walton et al. 2018)","previouslyFormattedCitation":"(Walton et al. 2018)"},"properties":{"noteIndex":0},"schema":"https://github.com/citation-style-language/schema/raw/master/csl-citation.json"}</w:instrText>
      </w:r>
      <w:r w:rsidR="007526E4">
        <w:rPr>
          <w:rFonts w:ascii="Times New Roman" w:hAnsi="Times New Roman" w:cs="Times New Roman"/>
          <w:sz w:val="24"/>
          <w:szCs w:val="24"/>
        </w:rPr>
        <w:fldChar w:fldCharType="separate"/>
      </w:r>
      <w:r w:rsidR="007526E4" w:rsidRPr="007526E4">
        <w:rPr>
          <w:rFonts w:ascii="Times New Roman" w:hAnsi="Times New Roman" w:cs="Times New Roman"/>
          <w:noProof/>
          <w:sz w:val="24"/>
          <w:szCs w:val="24"/>
        </w:rPr>
        <w:t>(Walton et al. 2018)</w:t>
      </w:r>
      <w:r w:rsidR="007526E4">
        <w:rPr>
          <w:rFonts w:ascii="Times New Roman" w:hAnsi="Times New Roman" w:cs="Times New Roman"/>
          <w:sz w:val="24"/>
          <w:szCs w:val="24"/>
        </w:rPr>
        <w:fldChar w:fldCharType="end"/>
      </w:r>
      <w:r w:rsidR="007526E4">
        <w:rPr>
          <w:rFonts w:ascii="Times New Roman" w:hAnsi="Times New Roman" w:cs="Times New Roman"/>
          <w:sz w:val="24"/>
          <w:szCs w:val="24"/>
        </w:rPr>
        <w:t xml:space="preserve"> as adults.</w:t>
      </w:r>
      <w:r w:rsidR="00D124FD">
        <w:rPr>
          <w:rFonts w:ascii="Times New Roman" w:hAnsi="Times New Roman" w:cs="Times New Roman"/>
          <w:sz w:val="24"/>
          <w:szCs w:val="24"/>
        </w:rPr>
        <w:t xml:space="preserve"> </w:t>
      </w:r>
    </w:p>
    <w:p w14:paraId="1B95F00B" w14:textId="2EE52DF7" w:rsidR="004142EA" w:rsidRDefault="00D124FD">
      <w:pPr>
        <w:widowControl w:val="0"/>
        <w:spacing w:line="480" w:lineRule="auto"/>
        <w:ind w:firstLine="720"/>
        <w:contextualSpacing/>
        <w:jc w:val="both"/>
        <w:rPr>
          <w:rFonts w:ascii="Times New Roman" w:hAnsi="Times New Roman" w:cs="Times New Roman"/>
          <w:sz w:val="24"/>
          <w:szCs w:val="24"/>
        </w:rPr>
      </w:pPr>
      <w:r>
        <w:rPr>
          <w:rFonts w:ascii="Times New Roman" w:hAnsi="Times New Roman" w:cs="Times New Roman"/>
          <w:sz w:val="24"/>
          <w:szCs w:val="24"/>
        </w:rPr>
        <w:t xml:space="preserve">For </w:t>
      </w:r>
      <w:r w:rsidR="005354DE">
        <w:rPr>
          <w:rFonts w:ascii="Times New Roman" w:hAnsi="Times New Roman" w:cs="Times New Roman"/>
          <w:sz w:val="24"/>
          <w:szCs w:val="24"/>
        </w:rPr>
        <w:t xml:space="preserve">adult </w:t>
      </w:r>
      <w:r>
        <w:rPr>
          <w:rFonts w:ascii="Times New Roman" w:hAnsi="Times New Roman" w:cs="Times New Roman"/>
          <w:sz w:val="24"/>
          <w:szCs w:val="24"/>
        </w:rPr>
        <w:t xml:space="preserve">honey bee workers, </w:t>
      </w:r>
      <w:r w:rsidR="005354DE">
        <w:rPr>
          <w:rFonts w:ascii="Times New Roman" w:hAnsi="Times New Roman" w:cs="Times New Roman"/>
          <w:sz w:val="24"/>
          <w:szCs w:val="24"/>
        </w:rPr>
        <w:t xml:space="preserve">however, </w:t>
      </w:r>
      <w:r w:rsidR="008C2917">
        <w:rPr>
          <w:rFonts w:ascii="Times New Roman" w:hAnsi="Times New Roman" w:cs="Times New Roman"/>
          <w:sz w:val="24"/>
          <w:szCs w:val="24"/>
        </w:rPr>
        <w:t xml:space="preserve">many recent studies have focused on how </w:t>
      </w:r>
      <w:r>
        <w:rPr>
          <w:rFonts w:ascii="Times New Roman" w:hAnsi="Times New Roman" w:cs="Times New Roman"/>
          <w:sz w:val="24"/>
          <w:szCs w:val="24"/>
        </w:rPr>
        <w:t xml:space="preserve">nutrition </w:t>
      </w:r>
      <w:r w:rsidR="008C2917">
        <w:rPr>
          <w:rFonts w:ascii="Times New Roman" w:hAnsi="Times New Roman" w:cs="Times New Roman"/>
          <w:sz w:val="24"/>
          <w:szCs w:val="24"/>
        </w:rPr>
        <w:t>or nutritional deprivation affects traits like immune response and resilience to pathogens.</w:t>
      </w:r>
      <w:r w:rsidR="00020B2D">
        <w:rPr>
          <w:rFonts w:ascii="Times New Roman" w:hAnsi="Times New Roman" w:cs="Times New Roman"/>
          <w:sz w:val="24"/>
          <w:szCs w:val="24"/>
        </w:rPr>
        <w:t xml:space="preserve"> Concerns about landscape simplification and reduced floral resources have led to hypotheses on how reduced </w:t>
      </w:r>
      <w:r w:rsidR="00020B2D">
        <w:rPr>
          <w:rFonts w:ascii="Times New Roman" w:hAnsi="Times New Roman" w:cs="Times New Roman"/>
          <w:sz w:val="24"/>
          <w:szCs w:val="24"/>
        </w:rPr>
        <w:lastRenderedPageBreak/>
        <w:t xml:space="preserve">nutrient availability synergizes with increasingly widespread pathogen pressure, leading to increased morbidity and mortality </w:t>
      </w:r>
      <w:ins w:id="5" w:author="Alex Walton" w:date="2020-06-29T20:55:00Z">
        <w:r w:rsidR="00A4605B">
          <w:rPr>
            <w:rFonts w:ascii="Times New Roman" w:hAnsi="Times New Roman" w:cs="Times New Roman"/>
            <w:sz w:val="24"/>
            <w:szCs w:val="24"/>
          </w:rPr>
          <w:fldChar w:fldCharType="begin" w:fldLock="1"/>
        </w:r>
      </w:ins>
      <w:r w:rsidR="001943CB">
        <w:rPr>
          <w:rFonts w:ascii="Times New Roman" w:hAnsi="Times New Roman" w:cs="Times New Roman"/>
          <w:sz w:val="24"/>
          <w:szCs w:val="24"/>
        </w:rPr>
        <w:instrText>ADDIN CSL_CITATION {"citationItems":[{"id":"ITEM-1","itemData":{"DOI":"10.1098/rsos.181803","ISSN":"20545703","abstract":"Honeybee population declines have been linked to multiple stressors, including reduced diet diversity and increased exposure to understudied viral pathogens. Despite interest in these factors, few experimental studies have explored the interaction between diet diversity and viral infection in honeybees. Here, we used a mixture of laboratory cage and small semi-field nucleus hive experiments to determine how these factors interact. In laboratory experiments, we found that high-quality diets (polyfloral pollen and high-quality single-source pollen) have the potential to reduce mortality in the face of infection with Israeli acute paralysis virus (IAPV). There was a significant interaction between diet and virus infection on mortality, even in the presence of high virus titres, suggesting that good diets can help bees tolerate virus infection. Further, we found that extreme stress in the form of pollen starvation in conjunction with IAPV infection increase exiting behaviour from small experimental hives. Finally, we showed that higher-quality pollen diets have significantly higher iron and calcium content, suggesting micronutrient deficiencies could be an under-explored area of bee nutrition.","author":[{"dropping-particle":"","family":"Dolezal","given":"Adam G.","non-dropping-particle":"","parse-names":false,"suffix":""},{"dropping-particle":"","family":"Carrillo-Tripp","given":"Jimena","non-dropping-particle":"","parse-names":false,"suffix":""},{"dropping-particle":"","family":"Judd","given":"Timothy M.","non-dropping-particle":"","parse-names":false,"suffix":""},{"dropping-particle":"","family":"Allen Miller","given":"W.","non-dropping-particle":"","parse-names":false,"suffix":""},{"dropping-particle":"","family":"Bonning","given":"Bryony C.","non-dropping-particle":"","parse-names":false,"suffix":""},{"dropping-particle":"","family":"Toth","given":"Amy L.","non-dropping-particle":"","parse-names":false,"suffix":""}],"container-title":"Royal Society Open Science","id":"ITEM-1","issued":{"date-parts":[["2019"]]},"title":"Interacting stressors matter: Diet quality and virus infection in honeybee health","type":"article-journal"},"uris":["http://www.mendeley.com/documents/?uuid=c7b832f7-8e35-404b-89b8-423a002c45dd"]},{"id":"ITEM-2","itemData":{"DOI":"10.1038/srep40568","ISSN":"20452322","abstract":"Understanding how anthropogenic landscape alteration affects populations of ecologically- and economically-important insect pollinators has never been more pressing. In this context, the assessment of landscape quality typically relies on spatial distribution studies, but, whether habitat-restoration techniques actually improve the health of targeted pollinator populations remains obscure. This gap could be filled by a comprehensive understanding of how gradients of landscape quality influence pollinator physiology. We therefore used this approach for honey bees (Apis mellifera) to test whether landscape patterns can shape bee health. We focused on the pre-wintering period since abnormally high winter colony losses have often been observed. By exposing colonies to different landscapes, enriched in melliferous catch crops and surrounded by semi-natural habitats, we found that bee physiology (i.e. fat body mass and level of vitellogenin) was significantly improved by the presence of flowering catch crops. Catch crop presence was associated with a significant increase in pollen diet diversity. The influence of semi-natural habitats on bee health was even stronger. Vitellogenin level was in turn significantly linked to higher overwintering survival. Therefore, our experimental study, combining landscape ecology and bee physiology, offers an exciting proof-of-concept for directly identifying stressful or suitable landscapes and promoting efficient pollinator conservation.","author":[{"dropping-particle":"","family":"Alaux","given":"Cédric","non-dropping-particle":"","parse-names":false,"suffix":""},{"dropping-particle":"","family":"Allier","given":"Fabrice","non-dropping-particle":"","parse-names":false,"suffix":""},{"dropping-particle":"","family":"Decourtye","given":"Axel","non-dropping-particle":"","parse-names":false,"suffix":""},{"dropping-particle":"","family":"Odoux","given":"Jean François","non-dropping-particle":"","parse-names":false,"suffix":""},{"dropping-particle":"","family":"Tamic","given":"Thierry","non-dropping-particle":"","parse-names":false,"suffix":""},{"dropping-particle":"","family":"Chabirand","given":"Mélanie","non-dropping-particle":"","parse-names":false,"suffix":""},{"dropping-particle":"","family":"Delestra","given":"Estelle","non-dropping-particle":"","parse-names":false,"suffix":""},{"dropping-particle":"","family":"Decugis","given":"Florent","non-dropping-particle":"","parse-names":false,"suffix":""},{"dropping-particle":"","family":"Conte","given":"Yves","non-dropping-particle":"Le","parse-names":false,"suffix":""},{"dropping-particle":"","family":"Henry","given":"Mickaël","non-dropping-particle":"","parse-names":false,"suffix":""}],"container-title":"Scientific Reports","id":"ITEM-2","issued":{"date-parts":[["2017"]]},"title":"A â €'Landscape physiology' approach for assessing bee health highlights the benefits of floral landscape enrichment and semi-natural habitats","type":"article-journal"},"uris":["http://www.mendeley.com/documents/?uuid=a2063eff-41b8-453b-80ca-8a8db2c48b0a"]},{"id":"ITEM-3","itemData":{"DOI":"10.1016/j.biocon.2009.04.007","ISSN":"00063207","abstract":"In spite of the tremendous public interest in the recent large honeybee losses attributed to colony collapse disorder, there is still no definitive explanation for the phenomenon. With the hypothesis that nutritional stress due to habitat loss has played an important role in honeybee colony collapse, I analyze the land use data in United States to show that the colony loss suffered by each state is significantly predicted by the extent of its open land relative to its developed land area. I provide further support for this hypothesis by showing that states with the largest areas of open land have a significantly higher honey yield on a per colony basis. I discuss how increasing loss of foraging resources could be synergistically acting with emerging diseases to stress honeybee populations and the importance therefore for preserving natural areas that act as important pollinator habitats. © 2009 Elsevier Ltd. All rights reserved.","author":[{"dropping-particle":"","family":"Naug","given":"Dhruba","non-dropping-particle":"","parse-names":false,"suffix":""}],"container-title":"Biological Conservation","id":"ITEM-3","issued":{"date-parts":[["2009"]]},"title":"Nutritional stress due to habitat loss may explain recent honeybee colony collapses","type":"article-journal"},"uris":["http://www.mendeley.com/documents/?uuid=7a90f885-4f3b-4a22-b29f-d587dbdf5c7c"]},{"id":"ITEM-4","itemData":{"DOI":"10.1016/j.cois.2018.02.006","ISSN":"22145753","abstract":"Declines in honey bee health have been attributed to multiple interacting environmental stressors; among the most important are forage/nutrition deficits and parasites and pathogens. Recent studies suggest poor honey bee nutrition can exacerbate the negative impacts of infectious viral and fungal diseases, and conversely, that common honey bee parasites and pathogens can adversely affect bee nutritional physiology. This sets up the potential for harmful feedbacks between poor nutrition and infectious disease that may contribute to spiraling declines in bee health. We suggest that improving bees’ nutritional resilience should be a major goal in combating challenges to bee health; this approach can buffer bees from other environmental stressors such as pathogen infection.","author":[{"dropping-particle":"","family":"Dolezal","given":"Adam G.","non-dropping-particle":"","parse-names":false,"suffix":""},{"dropping-particle":"","family":"Toth","given":"Amy L.","non-dropping-particle":"","parse-names":false,"suffix":""}],"container-title":"Current Opinion in Insect Science","id":"ITEM-4","issued":{"date-parts":[["2018"]]},"title":"Feedbacks between nutrition and disease in honey bee health","type":"article"},"uris":["http://www.mendeley.com/documents/?uuid=4addd7f0-2846-4aa3-83ed-7f6f6b039830"]}],"mendeley":{"formattedCitation":"(Naug 2009; Alaux et al. 2017; Dolezal and Toth 2018; Dolezal et al. 2019)","plainTextFormattedCitation":"(Naug 2009; Alaux et al. 2017; Dolezal and Toth 2018; Dolezal et al. 2019)","previouslyFormattedCitation":"(Naug 2009; Alaux et al. 2017; Dolezal and Toth 2018; Dolezal et al. 2019)"},"properties":{"noteIndex":0},"schema":"https://github.com/citation-style-language/schema/raw/master/csl-citation.json"}</w:instrText>
      </w:r>
      <w:r w:rsidR="00A4605B">
        <w:rPr>
          <w:rFonts w:ascii="Times New Roman" w:hAnsi="Times New Roman" w:cs="Times New Roman"/>
          <w:sz w:val="24"/>
          <w:szCs w:val="24"/>
        </w:rPr>
        <w:fldChar w:fldCharType="separate"/>
      </w:r>
      <w:r w:rsidR="00A4605B" w:rsidRPr="00A4605B">
        <w:rPr>
          <w:rFonts w:ascii="Times New Roman" w:hAnsi="Times New Roman" w:cs="Times New Roman"/>
          <w:noProof/>
          <w:sz w:val="24"/>
          <w:szCs w:val="24"/>
        </w:rPr>
        <w:t>(Naug 2009; Alaux et al. 2017; Dolezal and Toth 2018; Dolezal et al. 2019)</w:t>
      </w:r>
      <w:ins w:id="6" w:author="Alex Walton" w:date="2020-06-29T20:55:00Z">
        <w:r w:rsidR="00A4605B">
          <w:rPr>
            <w:rFonts w:ascii="Times New Roman" w:hAnsi="Times New Roman" w:cs="Times New Roman"/>
            <w:sz w:val="24"/>
            <w:szCs w:val="24"/>
          </w:rPr>
          <w:fldChar w:fldCharType="end"/>
        </w:r>
      </w:ins>
      <w:ins w:id="7" w:author="Alex Walton" w:date="2020-06-29T21:12:00Z">
        <w:r w:rsidR="00590241">
          <w:rPr>
            <w:rFonts w:ascii="Times New Roman" w:hAnsi="Times New Roman" w:cs="Times New Roman"/>
            <w:sz w:val="24"/>
            <w:szCs w:val="24"/>
          </w:rPr>
          <w:t>.</w:t>
        </w:r>
      </w:ins>
      <w:del w:id="8" w:author="Alex Walton" w:date="2020-06-29T21:12:00Z">
        <w:r w:rsidR="00020B2D" w:rsidDel="00590241">
          <w:rPr>
            <w:rFonts w:ascii="Times New Roman" w:hAnsi="Times New Roman" w:cs="Times New Roman"/>
            <w:sz w:val="24"/>
            <w:szCs w:val="24"/>
          </w:rPr>
          <w:delText xml:space="preserve">(Dolezal and Toth 2018; Dolezal et al 2019; Naug 2009; Alaux et </w:delText>
        </w:r>
        <w:commentRangeStart w:id="9"/>
        <w:r w:rsidR="00020B2D" w:rsidDel="00590241">
          <w:rPr>
            <w:rFonts w:ascii="Times New Roman" w:hAnsi="Times New Roman" w:cs="Times New Roman"/>
            <w:sz w:val="24"/>
            <w:szCs w:val="24"/>
          </w:rPr>
          <w:delText>al</w:delText>
        </w:r>
        <w:commentRangeEnd w:id="9"/>
        <w:r w:rsidR="00020B2D" w:rsidDel="00590241">
          <w:rPr>
            <w:rStyle w:val="CommentReference"/>
          </w:rPr>
          <w:commentReference w:id="9"/>
        </w:r>
        <w:r w:rsidR="00020B2D" w:rsidDel="00590241">
          <w:rPr>
            <w:rFonts w:ascii="Times New Roman" w:hAnsi="Times New Roman" w:cs="Times New Roman"/>
            <w:sz w:val="24"/>
            <w:szCs w:val="24"/>
          </w:rPr>
          <w:delText xml:space="preserve"> 2017).</w:delText>
        </w:r>
      </w:del>
      <w:r w:rsidR="00A46F4B">
        <w:rPr>
          <w:rFonts w:ascii="Times New Roman" w:hAnsi="Times New Roman" w:cs="Times New Roman"/>
          <w:sz w:val="24"/>
          <w:szCs w:val="24"/>
        </w:rPr>
        <w:t xml:space="preserve"> </w:t>
      </w:r>
      <w:r w:rsidR="002259E5">
        <w:rPr>
          <w:rFonts w:ascii="Times New Roman" w:hAnsi="Times New Roman" w:cs="Times New Roman"/>
          <w:sz w:val="24"/>
          <w:szCs w:val="24"/>
        </w:rPr>
        <w:t>An improved</w:t>
      </w:r>
      <w:r w:rsidR="00A46F4B">
        <w:rPr>
          <w:rFonts w:ascii="Times New Roman" w:hAnsi="Times New Roman" w:cs="Times New Roman"/>
          <w:sz w:val="24"/>
          <w:szCs w:val="24"/>
        </w:rPr>
        <w:t xml:space="preserve"> adult</w:t>
      </w:r>
      <w:r w:rsidR="002259E5">
        <w:rPr>
          <w:rFonts w:ascii="Times New Roman" w:hAnsi="Times New Roman" w:cs="Times New Roman"/>
          <w:sz w:val="24"/>
          <w:szCs w:val="24"/>
        </w:rPr>
        <w:t xml:space="preserve"> diet c</w:t>
      </w:r>
      <w:r w:rsidR="00A46F4B">
        <w:rPr>
          <w:rFonts w:ascii="Times New Roman" w:hAnsi="Times New Roman" w:cs="Times New Roman"/>
          <w:sz w:val="24"/>
          <w:szCs w:val="24"/>
        </w:rPr>
        <w:t>ould</w:t>
      </w:r>
      <w:r w:rsidR="002259E5">
        <w:rPr>
          <w:rFonts w:ascii="Times New Roman" w:hAnsi="Times New Roman" w:cs="Times New Roman"/>
          <w:sz w:val="24"/>
          <w:szCs w:val="24"/>
        </w:rPr>
        <w:t xml:space="preserve"> mitigate these effects by maintaining immunocompetence </w:t>
      </w:r>
      <w:r w:rsidR="002259E5">
        <w:rPr>
          <w:rFonts w:ascii="Times New Roman" w:hAnsi="Times New Roman" w:cs="Times New Roman"/>
          <w:sz w:val="24"/>
          <w:szCs w:val="24"/>
        </w:rPr>
        <w:fldChar w:fldCharType="begin" w:fldLock="1"/>
      </w:r>
      <w:r w:rsidR="00A85CA7">
        <w:rPr>
          <w:rFonts w:ascii="Times New Roman" w:hAnsi="Times New Roman" w:cs="Times New Roman"/>
          <w:sz w:val="24"/>
          <w:szCs w:val="24"/>
        </w:rPr>
        <w:instrText>ADDIN CSL_CITATION {"citationItems":[{"id":"ITEM-1","itemData":{"DOI":"10.1098/rsbl.2009.0986","ISSN":"1744957X","PMID":"20089536","abstract":"The maintenance of the immune system can be costly, and a lack of dietary protein can increase the susceptibility of organisms to disease. However, few studies have investigated the relationship between protein nutrition and immunity in insects. Here, we tested in honeybees (Apis mellifera) whether dietary protein quantity (monofloral pollen) and diet diversity (polyfloral pollen) can shape baseline immunocompetence (IC) by measuring parameters of individual immunity (haemocyte concentration, fat body content and phenoloxidase activity) and glucose oxidase (GOX) activity, which enables bees to sterilize colony and brood food, as a parameter of social immunity. Protein feeding modified both individual and social IC but increases in dietary protein quantity did not enhance IC. However, diet diversity increased IC levels. In particular, polyfloral diets induced higher GOX activity compared with monofloral diets, including protein-richer diets. These results suggest a link between protein nutrition and immunity in honeybees and underscore the critical role of resource availability on pollinator health. © 2010 The Royal Society.","author":[{"dropping-particle":"","family":"Alaux","given":"Cédric","non-dropping-particle":"","parse-names":false,"suffix":""},{"dropping-particle":"","family":"Ducloz","given":"François","non-dropping-particle":"","parse-names":false,"suffix":""},{"dropping-particle":"","family":"Crauser","given":"Didier","non-dropping-particle":"","parse-names":false,"suffix":""},{"dropping-particle":"","family":"Conte","given":"Yves","non-dropping-particle":"Le","parse-names":false,"suffix":""}],"container-title":"Biology Letters","id":"ITEM-1","issued":{"date-parts":[["2010"]]},"title":"Diet effects on honeybee immunocompetence","type":"article-journal"},"uris":["http://www.mendeley.com/documents/?uuid=c9196696-733e-4fa3-940b-1aa502401521"]}],"mendeley":{"formattedCitation":"(Alaux et al. 2010)","plainTextFormattedCitation":"(Alaux et al. 2010)","previouslyFormattedCitation":"(Alaux et al. 2010)"},"properties":{"noteIndex":0},"schema":"https://github.com/citation-style-language/schema/raw/master/csl-citation.json"}</w:instrText>
      </w:r>
      <w:r w:rsidR="002259E5">
        <w:rPr>
          <w:rFonts w:ascii="Times New Roman" w:hAnsi="Times New Roman" w:cs="Times New Roman"/>
          <w:sz w:val="24"/>
          <w:szCs w:val="24"/>
        </w:rPr>
        <w:fldChar w:fldCharType="separate"/>
      </w:r>
      <w:r w:rsidR="002259E5" w:rsidRPr="002259E5">
        <w:rPr>
          <w:rFonts w:ascii="Times New Roman" w:hAnsi="Times New Roman" w:cs="Times New Roman"/>
          <w:noProof/>
          <w:sz w:val="24"/>
          <w:szCs w:val="24"/>
        </w:rPr>
        <w:t>(Alaux et al. 2010)</w:t>
      </w:r>
      <w:r w:rsidR="002259E5">
        <w:rPr>
          <w:rFonts w:ascii="Times New Roman" w:hAnsi="Times New Roman" w:cs="Times New Roman"/>
          <w:sz w:val="24"/>
          <w:szCs w:val="24"/>
        </w:rPr>
        <w:fldChar w:fldCharType="end"/>
      </w:r>
      <w:r w:rsidR="002259E5">
        <w:rPr>
          <w:rFonts w:ascii="Times New Roman" w:hAnsi="Times New Roman" w:cs="Times New Roman"/>
          <w:sz w:val="24"/>
          <w:szCs w:val="24"/>
        </w:rPr>
        <w:t xml:space="preserve">. </w:t>
      </w:r>
      <w:r w:rsidR="00A46F4B">
        <w:rPr>
          <w:rFonts w:ascii="Times New Roman" w:hAnsi="Times New Roman" w:cs="Times New Roman"/>
          <w:sz w:val="24"/>
          <w:szCs w:val="24"/>
        </w:rPr>
        <w:t>For example,</w:t>
      </w:r>
      <w:r w:rsidR="00A85CA7">
        <w:rPr>
          <w:rFonts w:ascii="Times New Roman" w:hAnsi="Times New Roman" w:cs="Times New Roman"/>
          <w:sz w:val="24"/>
          <w:szCs w:val="24"/>
        </w:rPr>
        <w:t xml:space="preserve"> the detrimental effects of</w:t>
      </w:r>
      <w:r w:rsidR="002259E5">
        <w:rPr>
          <w:rFonts w:ascii="Times New Roman" w:hAnsi="Times New Roman" w:cs="Times New Roman"/>
          <w:sz w:val="24"/>
          <w:szCs w:val="24"/>
        </w:rPr>
        <w:t xml:space="preserve"> the microsporidian </w:t>
      </w:r>
      <w:r w:rsidR="00DA4262">
        <w:rPr>
          <w:rFonts w:ascii="Times New Roman" w:hAnsi="Times New Roman" w:cs="Times New Roman"/>
          <w:sz w:val="24"/>
          <w:szCs w:val="24"/>
        </w:rPr>
        <w:t xml:space="preserve">gut parasite </w:t>
      </w:r>
      <w:r w:rsidR="002259E5">
        <w:rPr>
          <w:rFonts w:ascii="Times New Roman" w:hAnsi="Times New Roman" w:cs="Times New Roman"/>
          <w:i/>
          <w:sz w:val="24"/>
          <w:szCs w:val="24"/>
        </w:rPr>
        <w:t>Nosema ceranae</w:t>
      </w:r>
      <w:r w:rsidR="002259E5">
        <w:rPr>
          <w:rFonts w:ascii="Times New Roman" w:hAnsi="Times New Roman" w:cs="Times New Roman"/>
          <w:sz w:val="24"/>
          <w:szCs w:val="24"/>
        </w:rPr>
        <w:t xml:space="preserve"> </w:t>
      </w:r>
      <w:r w:rsidR="00A85CA7">
        <w:rPr>
          <w:rFonts w:ascii="Times New Roman" w:hAnsi="Times New Roman" w:cs="Times New Roman"/>
          <w:sz w:val="24"/>
          <w:szCs w:val="24"/>
        </w:rPr>
        <w:t xml:space="preserve">can be offset by pollen quantity </w:t>
      </w:r>
      <w:r w:rsidR="00A85CA7">
        <w:rPr>
          <w:rFonts w:ascii="Times New Roman" w:hAnsi="Times New Roman" w:cs="Times New Roman"/>
          <w:sz w:val="24"/>
          <w:szCs w:val="24"/>
        </w:rPr>
        <w:fldChar w:fldCharType="begin" w:fldLock="1"/>
      </w:r>
      <w:r w:rsidR="00A85CA7">
        <w:rPr>
          <w:rFonts w:ascii="Times New Roman" w:hAnsi="Times New Roman" w:cs="Times New Roman"/>
          <w:sz w:val="24"/>
          <w:szCs w:val="24"/>
        </w:rPr>
        <w:instrText>ADDIN CSL_CITATION {"citationItems":[{"id":"ITEM-1","itemData":{"DOI":"10.1016/j.jinsphys.2016.01.004","ISSN":"00221910","abstract":"Multiple stressors are currently threatening honey bee health, including pests and pathogens. Among honey bee pathogens, Nosema ceranae is a microsporidian found parasitizing the western honey bee (Apis mellifera) relatively recently. Honey bee colonies are fed pollen or protein substitute during pollen dearth to boost colony growth and immunity against pests and pathogens. Here we hypothesize that N. ceranae intensity and prevalence will be low in bees receiving high pollen diets, and that honey bees on high pollen diets will have higher survival and/or increased longevity. To test this hypothesis we examined the effects of different quantities of pollen on (a) the intensity and prevalence of N. ceranae and (b) longevity and nutritional physiology of bees inoculated with N. ceranae. Significantly higher spore intensities were observed in treatments that received higher pollen quantities (1:0 and 1:1 pollen:cellulose) when compared to treatments that received relatively lower pollen quantities. There were no significant differences in N. ceranae prevalence among different pollen diet treatments. Interestingly, the bees in higher pollen quantity treatments also had significantly higher survival despite higher intensities of N. ceranae. Significantly higher hypopharyngeal gland protein was observed in the control (no Nosema infection, and receiving a diet of 1:0 pollen:cellulose), followed by 1:0 pollen:cellulose treatment that was inoculated with N. ceranae. Here we demonstrate that diet with higher pollen quantity increases N. ceranae intensity, but also enhances the survival or longevity of honey bees. The information from this study could potentially help beekeepers formulate appropriate protein feeding regimens for their colonies to mitigate N. ceranae problems.","author":[{"dropping-particle":"","family":"Jack","given":"Cameron J.","non-dropping-particle":"","parse-names":false,"suffix":""},{"dropping-particle":"","family":"Uppala","given":"Sai Sree","non-dropping-particle":"","parse-names":false,"suffix":""},{"dropping-particle":"","family":"Lucas","given":"Hannah M.","non-dropping-particle":"","parse-names":false,"suffix":""},{"dropping-particle":"","family":"Sagili","given":"Ramesh R.","non-dropping-particle":"","parse-names":false,"suffix":""}],"container-title":"Journal of Insect Physiology","id":"ITEM-1","issued":{"date-parts":[["2016","4","1"]]},"page":"12-19","publisher":"Elsevier Ltd","title":"Effects of pollen dilution on infection of Nosema ceranae in honey bees","type":"article-journal","volume":"87"},"uris":["http://www.mendeley.com/documents/?uuid=9fd89a26-4a6b-3b72-b456-95a5ce923095"]}],"mendeley":{"formattedCitation":"(Jack et al. 2016)","plainTextFormattedCitation":"(Jack et al. 2016)","previouslyFormattedCitation":"(Jack et al. 2016)"},"properties":{"noteIndex":0},"schema":"https://github.com/citation-style-language/schema/raw/master/csl-citation.json"}</w:instrText>
      </w:r>
      <w:r w:rsidR="00A85CA7">
        <w:rPr>
          <w:rFonts w:ascii="Times New Roman" w:hAnsi="Times New Roman" w:cs="Times New Roman"/>
          <w:sz w:val="24"/>
          <w:szCs w:val="24"/>
        </w:rPr>
        <w:fldChar w:fldCharType="separate"/>
      </w:r>
      <w:r w:rsidR="00A85CA7" w:rsidRPr="00A85CA7">
        <w:rPr>
          <w:rFonts w:ascii="Times New Roman" w:hAnsi="Times New Roman" w:cs="Times New Roman"/>
          <w:noProof/>
          <w:sz w:val="24"/>
          <w:szCs w:val="24"/>
        </w:rPr>
        <w:t>(Jack et al. 2016)</w:t>
      </w:r>
      <w:r w:rsidR="00A85CA7">
        <w:rPr>
          <w:rFonts w:ascii="Times New Roman" w:hAnsi="Times New Roman" w:cs="Times New Roman"/>
          <w:sz w:val="24"/>
          <w:szCs w:val="24"/>
        </w:rPr>
        <w:fldChar w:fldCharType="end"/>
      </w:r>
      <w:r w:rsidR="00A85CA7">
        <w:rPr>
          <w:rFonts w:ascii="Times New Roman" w:hAnsi="Times New Roman" w:cs="Times New Roman"/>
          <w:sz w:val="24"/>
          <w:szCs w:val="24"/>
        </w:rPr>
        <w:t xml:space="preserve">, quality, and diversity </w:t>
      </w:r>
      <w:r w:rsidR="00A85CA7">
        <w:rPr>
          <w:rFonts w:ascii="Times New Roman" w:hAnsi="Times New Roman" w:cs="Times New Roman"/>
          <w:sz w:val="24"/>
          <w:szCs w:val="24"/>
        </w:rPr>
        <w:fldChar w:fldCharType="begin" w:fldLock="1"/>
      </w:r>
      <w:r w:rsidR="00892B2E">
        <w:rPr>
          <w:rFonts w:ascii="Times New Roman" w:hAnsi="Times New Roman" w:cs="Times New Roman"/>
          <w:sz w:val="24"/>
          <w:szCs w:val="24"/>
        </w:rPr>
        <w:instrText>ADDIN CSL_CITATION {"citationItems":[{"id":"ITEM-1","itemData":{"DOI":"10.1371/journal.pone.0072016","ISSN":"1932-6203","abstract":"Honey bee colonies are highly dependent upon the availability of floral resources from which they get the nutrients (notably pollen) necessary to their development and survival. However, foraging areas are currently affected by the intensification of agriculture and landscape alteration. Bees are therefore confronted to disparities in time and space of floral resource abundance, type and diversity, which might provide inadequate nutrition and endanger colonies. The beneficial influence of pollen availability on bee health is well-established but whether quality and diversity of pollen diets can modify bee health remains largely unknown. We therefore tested the influence of pollen diet quality (different monofloral pollens) and diversity (polyfloral pollen diet) on the physiology of young nurse bees, which have a distinct nutritional physiology (e.g. hypopharyngeal gland development and vitellogenin level), and on the tolerance to the microsporidian parasite Nosema ceranae by measuring bee survival and the activity of different enzymes potentially involved in bee health and defense response (glutathione-S-transferase (detoxification), phenoloxidase (immunity) and alkaline phosphatase (metabolism)). We found that both nurse bee physiology and the tolerance to the parasite were affected by pollen quality. Pollen diet diversity had no effect on the nurse bee physiology and the survival of healthy bees. However, when parasitized, bees fed with the polyfloral blend lived longer than bees fed with monofloral pollens, excepted for the protein-richest monofloral pollen. Furthermore, the survival was positively correlated to alkaline phosphatase activity in healthy bees and to phenoloxydase activities in infected bees. Our results support the idea that both the quality and diversity (in a specific context) of pollen can shape bee physiology and might help to better understand the influence of agriculture and land-use intensification on bee nutrition and health. © 2013 Di Pasquale et al.","author":[{"dropping-particle":"","family":"Pasquale","given":"Garance","non-dropping-particle":"Di","parse-names":false,"suffix":""},{"dropping-particle":"","family":"Salignon","given":"Marion","non-dropping-particle":"","parse-names":false,"suffix":""},{"dropping-particle":"","family":"Conte","given":"Yves","non-dropping-particle":"Le","parse-names":false,"suffix":""},{"dropping-particle":"","family":"Belzunces","given":"Luc P.","non-dropping-particle":"","parse-names":false,"suffix":""},{"dropping-particle":"","family":"Decourtye","given":"Axel","non-dropping-particle":"","parse-names":false,"suffix":""},{"dropping-particle":"","family":"Kretzschmar","given":"André","non-dropping-particle":"","parse-names":false,"suffix":""},{"dropping-particle":"","family":"Suchail","given":"Séverine","non-dropping-particle":"","parse-names":false,"suffix":""},{"dropping-particle":"","family":"Brunet","given":"Jean-Luc","non-dropping-particle":"","parse-names":false,"suffix":""},{"dropping-particle":"","family":"Alaux","given":"Cédric","non-dropping-particle":"","parse-names":false,"suffix":""}],"container-title":"PLoS ONE","editor":[{"dropping-particle":"","family":"Zeil","given":"Jochen","non-dropping-particle":"","parse-names":false,"suffix":""}],"id":"ITEM-1","issue":"8","issued":{"date-parts":[["2013","8","5"]]},"page":"e72016","publisher":"Public Library of Science","title":"Influence of Pollen Nutrition on Honey Bee Health: Do Pollen Quality and Diversity Matter?","type":"article-journal","volume":"8"},"uris":["http://www.mendeley.com/documents/?uuid=2e9312eb-f422-39e8-8d6f-cba78f83c230"]}],"mendeley":{"formattedCitation":"(Di Pasquale et al. 2013)","plainTextFormattedCitation":"(Di Pasquale et al. 2013)","previouslyFormattedCitation":"(Di Pasquale et al. 2013)"},"properties":{"noteIndex":0},"schema":"https://github.com/citation-style-language/schema/raw/master/csl-citation.json"}</w:instrText>
      </w:r>
      <w:r w:rsidR="00A85CA7">
        <w:rPr>
          <w:rFonts w:ascii="Times New Roman" w:hAnsi="Times New Roman" w:cs="Times New Roman"/>
          <w:sz w:val="24"/>
          <w:szCs w:val="24"/>
        </w:rPr>
        <w:fldChar w:fldCharType="separate"/>
      </w:r>
      <w:r w:rsidR="00A85CA7" w:rsidRPr="00A85CA7">
        <w:rPr>
          <w:rFonts w:ascii="Times New Roman" w:hAnsi="Times New Roman" w:cs="Times New Roman"/>
          <w:noProof/>
          <w:sz w:val="24"/>
          <w:szCs w:val="24"/>
        </w:rPr>
        <w:t>(Di Pasquale et al. 2013)</w:t>
      </w:r>
      <w:r w:rsidR="00A85CA7">
        <w:rPr>
          <w:rFonts w:ascii="Times New Roman" w:hAnsi="Times New Roman" w:cs="Times New Roman"/>
          <w:sz w:val="24"/>
          <w:szCs w:val="24"/>
        </w:rPr>
        <w:fldChar w:fldCharType="end"/>
      </w:r>
      <w:r w:rsidR="00A85CA7">
        <w:rPr>
          <w:rFonts w:ascii="Times New Roman" w:hAnsi="Times New Roman" w:cs="Times New Roman"/>
          <w:sz w:val="24"/>
          <w:szCs w:val="24"/>
        </w:rPr>
        <w:t>.</w:t>
      </w:r>
      <w:r w:rsidR="00C1051A">
        <w:rPr>
          <w:rFonts w:ascii="Times New Roman" w:hAnsi="Times New Roman" w:cs="Times New Roman"/>
          <w:sz w:val="24"/>
          <w:szCs w:val="24"/>
        </w:rPr>
        <w:t xml:space="preserve"> </w:t>
      </w:r>
      <w:r w:rsidR="009A35DB">
        <w:rPr>
          <w:rFonts w:ascii="Times New Roman" w:hAnsi="Times New Roman" w:cs="Times New Roman"/>
          <w:sz w:val="24"/>
          <w:szCs w:val="24"/>
        </w:rPr>
        <w:t xml:space="preserve">The most detrimental stressor most honey bees face, however, is pressure from </w:t>
      </w:r>
      <w:ins w:id="10" w:author="Alex Walton" w:date="2020-07-19T21:03:00Z">
        <w:r w:rsidR="001D51A9">
          <w:rPr>
            <w:rFonts w:ascii="Times New Roman" w:hAnsi="Times New Roman" w:cs="Times New Roman"/>
            <w:sz w:val="24"/>
            <w:szCs w:val="24"/>
          </w:rPr>
          <w:t xml:space="preserve">the </w:t>
        </w:r>
      </w:ins>
      <w:r w:rsidR="009A35DB">
        <w:rPr>
          <w:rFonts w:ascii="Times New Roman" w:hAnsi="Times New Roman" w:cs="Times New Roman"/>
          <w:sz w:val="24"/>
          <w:szCs w:val="24"/>
        </w:rPr>
        <w:t>parasitic</w:t>
      </w:r>
      <w:ins w:id="11" w:author="Alex Walton" w:date="2020-07-19T21:03:00Z">
        <w:r w:rsidR="001D51A9">
          <w:rPr>
            <w:rFonts w:ascii="Times New Roman" w:hAnsi="Times New Roman" w:cs="Times New Roman"/>
            <w:sz w:val="24"/>
            <w:szCs w:val="24"/>
          </w:rPr>
          <w:t xml:space="preserve"> mite</w:t>
        </w:r>
      </w:ins>
      <w:r w:rsidR="009A35DB">
        <w:rPr>
          <w:rFonts w:ascii="Times New Roman" w:hAnsi="Times New Roman" w:cs="Times New Roman"/>
          <w:sz w:val="24"/>
          <w:szCs w:val="24"/>
        </w:rPr>
        <w:t xml:space="preserve"> </w:t>
      </w:r>
      <w:r w:rsidR="00C1051A">
        <w:rPr>
          <w:rFonts w:ascii="Times New Roman" w:hAnsi="Times New Roman" w:cs="Times New Roman"/>
          <w:i/>
          <w:sz w:val="24"/>
          <w:szCs w:val="24"/>
        </w:rPr>
        <w:t>Varroa destructor</w:t>
      </w:r>
      <w:ins w:id="12" w:author="Dolezal, Adam Gregory" w:date="2020-06-25T16:13:00Z">
        <w:del w:id="13" w:author="Alex Walton" w:date="2020-07-19T21:03:00Z">
          <w:r w:rsidR="009A35DB" w:rsidDel="001D51A9">
            <w:rPr>
              <w:rFonts w:ascii="Times New Roman" w:hAnsi="Times New Roman" w:cs="Times New Roman"/>
              <w:sz w:val="24"/>
              <w:szCs w:val="24"/>
            </w:rPr>
            <w:delText xml:space="preserve"> </w:delText>
          </w:r>
        </w:del>
      </w:ins>
      <w:del w:id="14" w:author="Alex Walton" w:date="2020-07-19T21:03:00Z">
        <w:r w:rsidR="009A35DB" w:rsidDel="001D51A9">
          <w:rPr>
            <w:rFonts w:ascii="Times New Roman" w:hAnsi="Times New Roman" w:cs="Times New Roman"/>
            <w:sz w:val="24"/>
            <w:szCs w:val="24"/>
          </w:rPr>
          <w:delText>mite</w:delText>
        </w:r>
      </w:del>
      <w:r w:rsidR="00C1051A">
        <w:rPr>
          <w:rFonts w:ascii="Times New Roman" w:hAnsi="Times New Roman" w:cs="Times New Roman"/>
          <w:sz w:val="24"/>
          <w:szCs w:val="24"/>
        </w:rPr>
        <w:t>.</w:t>
      </w:r>
      <w:r w:rsidR="009A35DB">
        <w:rPr>
          <w:rFonts w:ascii="Times New Roman" w:hAnsi="Times New Roman" w:cs="Times New Roman"/>
          <w:sz w:val="24"/>
          <w:szCs w:val="24"/>
        </w:rPr>
        <w:t xml:space="preserve"> These ectoparasites feed on the hemolymph and fat body of developing and adult bees </w:t>
      </w:r>
      <w:ins w:id="15" w:author="Alex Walton" w:date="2020-06-29T21:18:00Z">
        <w:r w:rsidR="001943CB">
          <w:rPr>
            <w:rFonts w:ascii="Times New Roman" w:hAnsi="Times New Roman" w:cs="Times New Roman"/>
            <w:sz w:val="24"/>
            <w:szCs w:val="24"/>
          </w:rPr>
          <w:fldChar w:fldCharType="begin" w:fldLock="1"/>
        </w:r>
      </w:ins>
      <w:r w:rsidR="001943CB">
        <w:rPr>
          <w:rFonts w:ascii="Times New Roman" w:hAnsi="Times New Roman" w:cs="Times New Roman"/>
          <w:sz w:val="24"/>
          <w:szCs w:val="24"/>
        </w:rPr>
        <w:instrText>ADDIN CSL_CITATION {"citationItems":[{"id":"ITEM-1","itemData":{"DOI":"10.1073/pnas.1818371116","ISSN":"10916490","PMID":"30647116","abstract":"The parasitic mite Varroa destructor is the greatest single driver of the global honey bee health decline. Better understanding of the association of this parasite and its host is critical to developing sustainable management practices. Our work shows that this parasite is not consuming hemolymph, as has been the accepted view, but damages host bees by consuming fat body, a tissue roughly analogous to the mammalian liver. Both hemolymph and fat body in honey bees were marked with fluorescent biostains. The fluorescence profile in the guts of mites allowed to feed on these bees was very different from that of the hemolymph of the host bee but consistently matched the fluorescence profile unique to the fat body. Via transmission electron microscopy, we observed externally digested fat body tissue in the wounds of parasitized bees. Mites in their reproductive phase were then fed a diet composed of one or both tissues. Mites fed hemolymph showed fitness metrics no different from the starved control. Mites fed fat body survived longer and produced more eggs than those fed hemolymph, suggesting that fat body is integral to their diet when feeding on brood as well. Collectively, these findings strongly suggest that Varroa are exploiting the fat body as their primary source of sustenance: a tissue integral to proper immune function, pesticide detoxification, overwinter survival, and several other essential processes in healthy bees. These findings underscore a need to revisit our understanding of this parasite and its impacts, both direct and indirect, on honey bee health.","author":[{"dropping-particle":"","family":"Ramsey","given":"Samuel D.","non-dropping-particle":"","parse-names":false,"suffix":""},{"dropping-particle":"","family":"Ochoa","given":"Ronald","non-dropping-particle":"","parse-names":false,"suffix":""},{"dropping-particle":"","family":"Bauchan","given":"Gary","non-dropping-particle":"","parse-names":false,"suffix":""},{"dropping-particle":"","family":"Gulbronson","given":"Connor","non-dropping-particle":"","parse-names":false,"suffix":""},{"dropping-particle":"","family":"Mowery","given":"Joseph D.","non-dropping-particle":"","parse-names":false,"suffix":""},{"dropping-particle":"","family":"Cohen","given":"Allen","non-dropping-particle":"","parse-names":false,"suffix":""},{"dropping-particle":"","family":"Lim","given":"David","non-dropping-particle":"","parse-names":false,"suffix":""},{"dropping-particle":"","family":"Joklik","given":"Judith","non-dropping-particle":"","parse-names":false,"suffix":""},{"dropping-particle":"","family":"Cicero","given":"Joseph M.","non-dropping-particle":"","parse-names":false,"suffix":""},{"dropping-particle":"","family":"Ellis","given":"James D.","non-dropping-particle":"","parse-names":false,"suffix":""},{"dropping-particle":"","family":"Hawthorne","given":"David","non-dropping-particle":"","parse-names":false,"suffix":""},{"dropping-particle":"","family":"Engelsdorp","given":"Dennis","non-dropping-particle":"Van","parse-names":false,"suffix":""}],"container-title":"Proceedings of the National Academy of Sciences of the United States of America","id":"ITEM-1","issued":{"date-parts":[["2019"]]},"title":"Varroa destructor feeds primarily on honey bee fat body tissue and not hemolymph","type":"article-journal"},"uris":["http://www.mendeley.com/documents/?uuid=0052b294-4d22-4d21-9e94-f1d41da49af3"]}],"mendeley":{"formattedCitation":"(Ramsey et al. 2019)","plainTextFormattedCitation":"(Ramsey et al. 2019)","previouslyFormattedCitation":"(Ramsey et al. 2019)"},"properties":{"noteIndex":0},"schema":"https://github.com/citation-style-language/schema/raw/master/csl-citation.json"}</w:instrText>
      </w:r>
      <w:r w:rsidR="001943CB">
        <w:rPr>
          <w:rFonts w:ascii="Times New Roman" w:hAnsi="Times New Roman" w:cs="Times New Roman"/>
          <w:sz w:val="24"/>
          <w:szCs w:val="24"/>
        </w:rPr>
        <w:fldChar w:fldCharType="separate"/>
      </w:r>
      <w:r w:rsidR="001943CB" w:rsidRPr="001943CB">
        <w:rPr>
          <w:rFonts w:ascii="Times New Roman" w:hAnsi="Times New Roman" w:cs="Times New Roman"/>
          <w:noProof/>
          <w:sz w:val="24"/>
          <w:szCs w:val="24"/>
        </w:rPr>
        <w:t>(Ramsey et al. 2019)</w:t>
      </w:r>
      <w:ins w:id="16" w:author="Alex Walton" w:date="2020-06-29T21:18:00Z">
        <w:r w:rsidR="001943CB">
          <w:rPr>
            <w:rFonts w:ascii="Times New Roman" w:hAnsi="Times New Roman" w:cs="Times New Roman"/>
            <w:sz w:val="24"/>
            <w:szCs w:val="24"/>
          </w:rPr>
          <w:fldChar w:fldCharType="end"/>
        </w:r>
      </w:ins>
      <w:del w:id="17" w:author="Alex Walton" w:date="2020-06-29T21:18:00Z">
        <w:r w:rsidR="009A35DB" w:rsidDel="001943CB">
          <w:rPr>
            <w:rFonts w:ascii="Times New Roman" w:hAnsi="Times New Roman" w:cs="Times New Roman"/>
            <w:sz w:val="24"/>
            <w:szCs w:val="24"/>
          </w:rPr>
          <w:delText>(Ramsey et al 2019)</w:delText>
        </w:r>
      </w:del>
      <w:r w:rsidR="009A35DB">
        <w:rPr>
          <w:rFonts w:ascii="Times New Roman" w:hAnsi="Times New Roman" w:cs="Times New Roman"/>
          <w:sz w:val="24"/>
          <w:szCs w:val="24"/>
        </w:rPr>
        <w:t xml:space="preserve"> and also vector a variety of highly detrimental viruses </w:t>
      </w:r>
      <w:ins w:id="18" w:author="Alex Walton" w:date="2020-06-29T21:20:00Z">
        <w:r w:rsidR="001943CB">
          <w:rPr>
            <w:rFonts w:ascii="Times New Roman" w:hAnsi="Times New Roman" w:cs="Times New Roman"/>
            <w:sz w:val="24"/>
            <w:szCs w:val="24"/>
          </w:rPr>
          <w:fldChar w:fldCharType="begin" w:fldLock="1"/>
        </w:r>
      </w:ins>
      <w:r w:rsidR="006816F6">
        <w:rPr>
          <w:rFonts w:ascii="Times New Roman" w:hAnsi="Times New Roman" w:cs="Times New Roman"/>
          <w:sz w:val="24"/>
          <w:szCs w:val="24"/>
        </w:rPr>
        <w:instrText>ADDIN CSL_CITATION {"citationItems":[{"id":"ITEM-1","itemData":{"DOI":"10.1146/annurev-ento-011118-111942","ISSN":"0066-4170","abstract":"Bees—including solitary, social, wild, and managed species—are key pollinators of flowering plant species, including nearly three-quarters of global food crops. Their ecological importance, coupled with increased annual losses of managed honey bees and declines in populations of key wild species, has focused attention on the factors that adversely affect bee health, including viral pathogens. Genomic approaches have dramatically expanded understanding of the diversity of viruses that infect bees, the complexity of their transmission routes—including intergenus transmission—and the diversity of strategies bees have evolved to combat virus infections, with RNA-mediated responses playing a prominent role. Moreover, the impacts of viruses on their hosts are exacerbated by the other major stressors bee populations face, including parasites, poor nutrition, and exposure to chemicals. Unraveling the complex relationships between viruses and their bee hosts will lead to improved understanding of viral ecology and management strategies that support better bee health.","author":[{"dropping-particle":"","family":"Grozinger","given":"Christina M.","non-dropping-particle":"","parse-names":false,"suffix":""},{"dropping-particle":"","family":"Flenniken","given":"Michelle L.","non-dropping-particle":"","parse-names":false,"suffix":""}],"container-title":"Annual Review of Entomology","id":"ITEM-1","issued":{"date-parts":[["2019"]]},"title":"Bee Viruses: Ecology, Pathogenicity, and Impacts","type":"article-journal"},"uris":["http://www.mendeley.com/documents/?uuid=6d1ac079-bc0f-4f7c-9082-931ef4d99c24"]},{"id":"ITEM-2","itemData":{"DOI":"10.1016/j.pt.2020.04.004","ISSN":"14715007","PMID":"32456963","abstract":"The parasitic mite, Varroa destructor, has shaken the beekeeping and pollination industries since its spread from its native host, the Asian honey bee (Apis cerana), to the naïve European honey bee (Apis mellifera) used commercially for pollination and honey production around the globe. Varroa is the greatest threat to honey bee health. Worrying observations include increasing acaricide resistance in the varroa population and sinking economic treatment thresholds, suggesting that the mites or their vectored viruses are becoming more virulent. Highly infested weak colonies facilitate mite dispersal and disease transmission to stronger and healthier colonies. Here, we review recent developments in the biology, pathology, and management of varroa, and integrate older knowledge that is less well known.","author":[{"dropping-particle":"","family":"Traynor","given":"Kirsten S.","non-dropping-particle":"","parse-names":false,"suffix":""},{"dropping-particle":"","family":"Mondet","given":"Fanny","non-dropping-particle":"","parse-names":false,"suffix":""},{"dropping-particle":"","family":"Miranda","given":"Joachim R.","non-dropping-particle":"de","parse-names":false,"suffix":""},{"dropping-particle":"","family":"Techer","given":"Maeva","non-dropping-particle":"","parse-names":false,"suffix":""},{"dropping-particle":"","family":"Kowallik","given":"Vienna","non-dropping-particle":"","parse-names":false,"suffix":""},{"dropping-particle":"","family":"Oddie","given":"Melissa A.Y.","non-dropping-particle":"","parse-names":false,"suffix":""},{"dropping-particle":"","family":"Chantawannakul","given":"Panuwan","non-dropping-particle":"","parse-names":false,"suffix":""},{"dropping-particle":"","family":"McAfee","given":"Alison","non-dropping-particle":"","parse-names":false,"suffix":""}],"container-title":"Trends in Parasitology","id":"ITEM-2","issued":{"date-parts":[["2020"]]},"title":"Varroa destructor: A Complex Parasite, Crippling Honey Bees Worldwide","type":"article"},"uris":["http://www.mendeley.com/documents/?uuid=4b578247-ddab-4314-b99a-0a3ec5971563"]}],"mendeley":{"formattedCitation":"(Grozinger and Flenniken 2019; Traynor et al. 2020)","plainTextFormattedCitation":"(Grozinger and Flenniken 2019; Traynor et al. 2020)","previouslyFormattedCitation":"(Grozinger and Flenniken 2019; Traynor et al. 2020)"},"properties":{"noteIndex":0},"schema":"https://github.com/citation-style-language/schema/raw/master/csl-citation.json"}</w:instrText>
      </w:r>
      <w:r w:rsidR="001943CB">
        <w:rPr>
          <w:rFonts w:ascii="Times New Roman" w:hAnsi="Times New Roman" w:cs="Times New Roman"/>
          <w:sz w:val="24"/>
          <w:szCs w:val="24"/>
        </w:rPr>
        <w:fldChar w:fldCharType="separate"/>
      </w:r>
      <w:r w:rsidR="001943CB" w:rsidRPr="001943CB">
        <w:rPr>
          <w:rFonts w:ascii="Times New Roman" w:hAnsi="Times New Roman" w:cs="Times New Roman"/>
          <w:noProof/>
          <w:sz w:val="24"/>
          <w:szCs w:val="24"/>
        </w:rPr>
        <w:t>(Grozinger and Flenniken 2019; Traynor et al. 2020)</w:t>
      </w:r>
      <w:ins w:id="19" w:author="Alex Walton" w:date="2020-06-29T21:20:00Z">
        <w:r w:rsidR="001943CB">
          <w:rPr>
            <w:rFonts w:ascii="Times New Roman" w:hAnsi="Times New Roman" w:cs="Times New Roman"/>
            <w:sz w:val="24"/>
            <w:szCs w:val="24"/>
          </w:rPr>
          <w:fldChar w:fldCharType="end"/>
        </w:r>
      </w:ins>
      <w:ins w:id="20" w:author="Alex Walton" w:date="2020-06-29T21:21:00Z">
        <w:r w:rsidR="001943CB">
          <w:rPr>
            <w:rFonts w:ascii="Times New Roman" w:hAnsi="Times New Roman" w:cs="Times New Roman"/>
            <w:sz w:val="24"/>
            <w:szCs w:val="24"/>
          </w:rPr>
          <w:t xml:space="preserve">. </w:t>
        </w:r>
      </w:ins>
      <w:del w:id="21" w:author="Alex Walton" w:date="2020-06-29T21:21:00Z">
        <w:r w:rsidR="009A35DB" w:rsidDel="001943CB">
          <w:rPr>
            <w:rFonts w:ascii="Times New Roman" w:hAnsi="Times New Roman" w:cs="Times New Roman"/>
            <w:sz w:val="24"/>
            <w:szCs w:val="24"/>
          </w:rPr>
          <w:delText>(Flenniken and Grozinger 2019; Traynor et al 2020).</w:delText>
        </w:r>
        <w:r w:rsidR="005340F9" w:rsidDel="001943CB">
          <w:rPr>
            <w:rFonts w:ascii="Times New Roman" w:hAnsi="Times New Roman" w:cs="Times New Roman"/>
            <w:sz w:val="24"/>
            <w:szCs w:val="24"/>
          </w:rPr>
          <w:delText xml:space="preserve"> </w:delText>
        </w:r>
      </w:del>
      <w:r w:rsidR="005340F9">
        <w:rPr>
          <w:rFonts w:ascii="Times New Roman" w:hAnsi="Times New Roman" w:cs="Times New Roman"/>
          <w:sz w:val="24"/>
          <w:szCs w:val="24"/>
        </w:rPr>
        <w:t>Nutrition has been shown to affect incidence of several of these viruses, including deformed wing virus (DWV;</w:t>
      </w:r>
      <w:ins w:id="22" w:author="Alex Walton" w:date="2020-06-29T21:28:00Z">
        <w:r w:rsidR="006816F6">
          <w:rPr>
            <w:rFonts w:ascii="Times New Roman" w:hAnsi="Times New Roman" w:cs="Times New Roman"/>
            <w:sz w:val="24"/>
            <w:szCs w:val="24"/>
          </w:rPr>
          <w:t xml:space="preserve"> </w:t>
        </w:r>
      </w:ins>
      <w:del w:id="23" w:author="Alex Walton" w:date="2020-06-29T21:28:00Z">
        <w:r w:rsidR="005340F9" w:rsidDel="006816F6">
          <w:rPr>
            <w:rFonts w:ascii="Times New Roman" w:hAnsi="Times New Roman" w:cs="Times New Roman"/>
            <w:sz w:val="24"/>
            <w:szCs w:val="24"/>
          </w:rPr>
          <w:delText xml:space="preserve"> </w:delText>
        </w:r>
      </w:del>
      <w:ins w:id="24" w:author="Alex Walton" w:date="2020-06-29T21:28:00Z">
        <w:r w:rsidR="006816F6">
          <w:rPr>
            <w:rFonts w:ascii="Times New Roman" w:hAnsi="Times New Roman" w:cs="Times New Roman"/>
            <w:sz w:val="24"/>
            <w:szCs w:val="24"/>
          </w:rPr>
          <w:fldChar w:fldCharType="begin" w:fldLock="1"/>
        </w:r>
      </w:ins>
      <w:r w:rsidR="006816F6">
        <w:rPr>
          <w:rFonts w:ascii="Times New Roman" w:hAnsi="Times New Roman" w:cs="Times New Roman"/>
          <w:sz w:val="24"/>
          <w:szCs w:val="24"/>
        </w:rPr>
        <w:instrText>ADDIN CSL_CITATION {"citationItems":[{"id":"ITEM-1","itemData":{"DOI":"10.1016/j.jinsphys.2010.03.017","ISSN":"00221910","abstract":"Elucidating the mechanisms by which honey bees process pollen vs. protein supplements are important in the generation of artificial diets needed to sustain managed honeybees. We measured the effects of diet on protein concentration, hypopharyngeal gland development and virus titers in worker honey bees fed either pollen, a protein supplement (MegaBee), or a protein-free diet of sugar syrup. Workers consumed more pollen than protein supplement, but protein amounts and size of hypopharyngeal gland acini did not differ between the two feeding treatments. Bees fed sugar syrup alone had lower protein concentrations and smaller hypopharyngeal glands compared with the other feeding treatments especially as the bees aged. Deformed wing virus was detected in workers at the start of a trial. The virus concentrations increased as bees aged and were highest in those fed sugar syrup and lowest in bees fed pollen. Overall results suggest a connection between diet, protein levels and immune response and indicate that colony losses might be reduced by alleviating protein stress through supplemental feeding. © 2010.","author":[{"dropping-particle":"","family":"DeGrandi-Hoffman","given":"Gloria","non-dropping-particle":"","parse-names":false,"suffix":""},{"dropping-particle":"","family":"Chen","given":"Yanping","non-dropping-particle":"","parse-names":false,"suffix":""},{"dropping-particle":"","family":"Huang","given":"Eden","non-dropping-particle":"","parse-names":false,"suffix":""},{"dropping-particle":"","family":"Huang","given":"Ming Hua","non-dropping-particle":"","parse-names":false,"suffix":""}],"container-title":"Journal of Insect Physiology","id":"ITEM-1","issued":{"date-parts":[["2010"]]},"title":"The effect of diet on protein concentration, hypopharyngeal gland development and virus load in worker honey bees (Apis mellifera L.)","type":"article-journal"},"uris":["http://www.mendeley.com/documents/?uuid=1958a6c6-d7ea-4a01-8bec-d8756847fcef"]}],"mendeley":{"formattedCitation":"(DeGrandi-Hoffman et al. 2010)","manualFormatting":"DeGrandi-Hoffman et al. 2010)","plainTextFormattedCitation":"(DeGrandi-Hoffman et al. 2010)","previouslyFormattedCitation":"(DeGrandi-Hoffman et al. 2010)"},"properties":{"noteIndex":0},"schema":"https://github.com/citation-style-language/schema/raw/master/csl-citation.json"}</w:instrText>
      </w:r>
      <w:r w:rsidR="006816F6">
        <w:rPr>
          <w:rFonts w:ascii="Times New Roman" w:hAnsi="Times New Roman" w:cs="Times New Roman"/>
          <w:sz w:val="24"/>
          <w:szCs w:val="24"/>
        </w:rPr>
        <w:fldChar w:fldCharType="separate"/>
      </w:r>
      <w:del w:id="25" w:author="Alex Walton" w:date="2020-06-29T21:28:00Z">
        <w:r w:rsidR="006816F6" w:rsidRPr="006816F6" w:rsidDel="006816F6">
          <w:rPr>
            <w:rFonts w:ascii="Times New Roman" w:hAnsi="Times New Roman" w:cs="Times New Roman"/>
            <w:noProof/>
            <w:sz w:val="24"/>
            <w:szCs w:val="24"/>
          </w:rPr>
          <w:delText>(</w:delText>
        </w:r>
      </w:del>
      <w:r w:rsidR="006816F6" w:rsidRPr="006816F6">
        <w:rPr>
          <w:rFonts w:ascii="Times New Roman" w:hAnsi="Times New Roman" w:cs="Times New Roman"/>
          <w:noProof/>
          <w:sz w:val="24"/>
          <w:szCs w:val="24"/>
        </w:rPr>
        <w:t>DeGrandi-Hoffman et al. 2010)</w:t>
      </w:r>
      <w:ins w:id="26" w:author="Alex Walton" w:date="2020-06-29T21:28:00Z">
        <w:r w:rsidR="006816F6">
          <w:rPr>
            <w:rFonts w:ascii="Times New Roman" w:hAnsi="Times New Roman" w:cs="Times New Roman"/>
            <w:sz w:val="24"/>
            <w:szCs w:val="24"/>
          </w:rPr>
          <w:fldChar w:fldCharType="end"/>
        </w:r>
      </w:ins>
      <w:del w:id="27" w:author="Alex Walton" w:date="2020-06-29T21:28:00Z">
        <w:r w:rsidR="005340F9" w:rsidDel="006816F6">
          <w:rPr>
            <w:rFonts w:ascii="Times New Roman" w:hAnsi="Times New Roman" w:cs="Times New Roman"/>
            <w:sz w:val="24"/>
            <w:szCs w:val="24"/>
          </w:rPr>
          <w:delText>Degrandi-Hoffman et al 2010</w:delText>
        </w:r>
      </w:del>
      <w:del w:id="28" w:author="Alex Walton" w:date="2020-06-29T21:29:00Z">
        <w:r w:rsidR="005340F9" w:rsidDel="006816F6">
          <w:rPr>
            <w:rFonts w:ascii="Times New Roman" w:hAnsi="Times New Roman" w:cs="Times New Roman"/>
            <w:sz w:val="24"/>
            <w:szCs w:val="24"/>
          </w:rPr>
          <w:delText>)</w:delText>
        </w:r>
      </w:del>
      <w:r w:rsidR="005340F9">
        <w:rPr>
          <w:rFonts w:ascii="Times New Roman" w:hAnsi="Times New Roman" w:cs="Times New Roman"/>
          <w:sz w:val="24"/>
          <w:szCs w:val="24"/>
        </w:rPr>
        <w:t xml:space="preserve"> and black queen cell virus (BQCV). </w:t>
      </w:r>
      <w:r w:rsidR="006105DB">
        <w:rPr>
          <w:rFonts w:ascii="Times New Roman" w:hAnsi="Times New Roman" w:cs="Times New Roman"/>
          <w:sz w:val="24"/>
          <w:szCs w:val="24"/>
        </w:rPr>
        <w:t xml:space="preserve">Experimental adult feeding and infection experiments have also shown adult pollen diet can </w:t>
      </w:r>
      <w:del w:id="29" w:author="Alex Walton" w:date="2020-06-29T21:15:00Z">
        <w:r w:rsidR="006105DB" w:rsidDel="001943CB">
          <w:rPr>
            <w:rFonts w:ascii="Times New Roman" w:hAnsi="Times New Roman" w:cs="Times New Roman"/>
            <w:sz w:val="24"/>
            <w:szCs w:val="24"/>
          </w:rPr>
          <w:delText xml:space="preserve">change </w:delText>
        </w:r>
      </w:del>
      <w:r w:rsidR="006105DB">
        <w:rPr>
          <w:rFonts w:ascii="Times New Roman" w:hAnsi="Times New Roman" w:cs="Times New Roman"/>
          <w:sz w:val="24"/>
          <w:szCs w:val="24"/>
        </w:rPr>
        <w:t xml:space="preserve">affect survivorship </w:t>
      </w:r>
      <w:ins w:id="30" w:author="Alex Walton" w:date="2020-06-29T21:29:00Z">
        <w:r w:rsidR="006816F6">
          <w:rPr>
            <w:rFonts w:ascii="Times New Roman" w:hAnsi="Times New Roman" w:cs="Times New Roman"/>
            <w:sz w:val="24"/>
            <w:szCs w:val="24"/>
          </w:rPr>
          <w:fldChar w:fldCharType="begin" w:fldLock="1"/>
        </w:r>
      </w:ins>
      <w:r w:rsidR="00F27F90">
        <w:rPr>
          <w:rFonts w:ascii="Times New Roman" w:hAnsi="Times New Roman" w:cs="Times New Roman"/>
          <w:sz w:val="24"/>
          <w:szCs w:val="24"/>
        </w:rPr>
        <w:instrText>ADDIN CSL_CITATION {"citationItems":[{"id":"ITEM-1","itemData":{"DOI":"10.1098/rsos.181803","ISSN":"20545703","abstract":"Honeybee population declines have been linked to multiple stressors, including reduced diet diversity and increased exposure to understudied viral pathogens. Despite interest in these factors, few experimental studies have explored the interaction between diet diversity and viral infection in honeybees. Here, we used a mixture of laboratory cage and small semi-field nucleus hive experiments to determine how these factors interact. In laboratory experiments, we found that high-quality diets (polyfloral pollen and high-quality single-source pollen) have the potential to reduce mortality in the face of infection with Israeli acute paralysis virus (IAPV). There was a significant interaction between diet and virus infection on mortality, even in the presence of high virus titres, suggesting that good diets can help bees tolerate virus infection. Further, we found that extreme stress in the form of pollen starvation in conjunction with IAPV infection increase exiting behaviour from small experimental hives. Finally, we showed that higher-quality pollen diets have significantly higher iron and calcium content, suggesting micronutrient deficiencies could be an under-explored area of bee nutrition.","author":[{"dropping-particle":"","family":"Dolezal","given":"Adam G.","non-dropping-particle":"","parse-names":false,"suffix":""},{"dropping-particle":"","family":"Carrillo-Tripp","given":"Jimena","non-dropping-particle":"","parse-names":false,"suffix":""},{"dropping-particle":"","family":"Judd","given":"Timothy M.","non-dropping-particle":"","parse-names":false,"suffix":""},{"dropping-particle":"","family":"Allen Miller","given":"W.","non-dropping-particle":"","parse-names":false,"suffix":""},{"dropping-particle":"","family":"Bonning","given":"Bryony C.","non-dropping-particle":"","parse-names":false,"suffix":""},{"dropping-particle":"","family":"Toth","given":"Amy L.","non-dropping-particle":"","parse-names":false,"suffix":""}],"container-title":"Royal Society Open Science","id":"ITEM-1","issued":{"date-parts":[["2019"]]},"title":"Interacting stressors matter: Diet quality and virus infection in honeybee health","type":"article-journal"},"uris":["http://www.mendeley.com/documents/?uuid=c7b832f7-8e35-404b-89b8-423a002c45dd"]}],"mendeley":{"formattedCitation":"(Dolezal et al. 2019)","plainTextFormattedCitation":"(Dolezal et al. 2019)","previouslyFormattedCitation":"(Dolezal et al. 2019)"},"properties":{"noteIndex":0},"schema":"https://github.com/citation-style-language/schema/raw/master/csl-citation.json"}</w:instrText>
      </w:r>
      <w:r w:rsidR="006816F6">
        <w:rPr>
          <w:rFonts w:ascii="Times New Roman" w:hAnsi="Times New Roman" w:cs="Times New Roman"/>
          <w:sz w:val="24"/>
          <w:szCs w:val="24"/>
        </w:rPr>
        <w:fldChar w:fldCharType="separate"/>
      </w:r>
      <w:r w:rsidR="006816F6" w:rsidRPr="006816F6">
        <w:rPr>
          <w:rFonts w:ascii="Times New Roman" w:hAnsi="Times New Roman" w:cs="Times New Roman"/>
          <w:noProof/>
          <w:sz w:val="24"/>
          <w:szCs w:val="24"/>
        </w:rPr>
        <w:t>(Dolezal et al. 2019)</w:t>
      </w:r>
      <w:ins w:id="31" w:author="Alex Walton" w:date="2020-06-29T21:29:00Z">
        <w:r w:rsidR="006816F6">
          <w:rPr>
            <w:rFonts w:ascii="Times New Roman" w:hAnsi="Times New Roman" w:cs="Times New Roman"/>
            <w:sz w:val="24"/>
            <w:szCs w:val="24"/>
          </w:rPr>
          <w:fldChar w:fldCharType="end"/>
        </w:r>
        <w:r w:rsidR="00F27F90">
          <w:rPr>
            <w:rFonts w:ascii="Times New Roman" w:hAnsi="Times New Roman" w:cs="Times New Roman"/>
            <w:sz w:val="24"/>
            <w:szCs w:val="24"/>
          </w:rPr>
          <w:t xml:space="preserve"> </w:t>
        </w:r>
      </w:ins>
      <w:del w:id="32" w:author="Alex Walton" w:date="2020-06-29T21:29:00Z">
        <w:r w:rsidR="006105DB" w:rsidDel="006816F6">
          <w:rPr>
            <w:rFonts w:ascii="Times New Roman" w:hAnsi="Times New Roman" w:cs="Times New Roman"/>
            <w:sz w:val="24"/>
            <w:szCs w:val="24"/>
          </w:rPr>
          <w:delText xml:space="preserve">(Dolezal et al 2019) </w:delText>
        </w:r>
      </w:del>
      <w:r w:rsidR="006105DB">
        <w:rPr>
          <w:rFonts w:ascii="Times New Roman" w:hAnsi="Times New Roman" w:cs="Times New Roman"/>
          <w:sz w:val="24"/>
          <w:szCs w:val="24"/>
        </w:rPr>
        <w:t xml:space="preserve">and transcriptional responses </w:t>
      </w:r>
      <w:ins w:id="33" w:author="Alex Walton" w:date="2020-06-29T21:29:00Z">
        <w:r w:rsidR="00F27F90">
          <w:rPr>
            <w:rFonts w:ascii="Times New Roman" w:hAnsi="Times New Roman" w:cs="Times New Roman"/>
            <w:sz w:val="24"/>
            <w:szCs w:val="24"/>
          </w:rPr>
          <w:fldChar w:fldCharType="begin" w:fldLock="1"/>
        </w:r>
      </w:ins>
      <w:r w:rsidR="00CD643C">
        <w:rPr>
          <w:rFonts w:ascii="Times New Roman" w:hAnsi="Times New Roman" w:cs="Times New Roman"/>
          <w:sz w:val="24"/>
          <w:szCs w:val="24"/>
        </w:rPr>
        <w:instrText>ADDIN CSL_CITATION {"citationItems":[{"id":"ITEM-1","itemData":{"DOI":"10.1186/s12864-019-5767-1","ISSN":"14712164","PMID":"31117959","abstract":"Background: Parts of Europe and the United States have witnessed dramatic losses in commercially managed honey bees over the past decade to what is considered an unsustainable extent. The large-scale loss of bees has considerable implications for the agricultural economy because bees are one of the leading pollinators of numerous crops. Bee declines have been associated with several interactive factors. Recent studies suggest nutritional and pathogen stress can interactively contribute to bee physiological declines, but the molecular mechanisms underlying interactive effects remain unknown. In this study, we provide insight into this question by using RNA-sequencing to examine how monofloral diets and Israeli acute paralysis virus inoculation influence gene expression patterns in bees. Results: We found a considerable nutritional response, with almost 2000 transcripts changing with diet quality. The majority of these genes were over-represented for nutrient signaling (insulin resistance) and immune response (Notch signaling and JaK-STAT pathways). In our experimental conditions, the transcriptomic response to viral infection was fairly limited. We only found 43 transcripts to be differentially expressed, some with known immune functions (argonaute-2), transcriptional regulation, and muscle contraction. We created contrasts to explore whether protective mechanisms of good diet were due to direct effects on immune function (resistance) or indirect effects on energy availability (tolerance). A similar number of resistance and tolerance candidate differentially expressed genes were found, suggesting both processes may play significant roles in dietary buffering from pathogen infection. Conclusions: Through transcriptional contrasts and functional enrichment analysis, we contribute to our understanding of the mechanisms underlying feedbacks between nutrition and disease in bees. We also show that comparing results derived from combined analyses across multiple RNA-seq studies may allow researchers to identify transcriptomic patterns in bees that are concurrently less artificial and less noisy. This work underlines the merits of using data visualization techniques and multiple datasets to interpret RNA-sequencing studies.","author":[{"dropping-particle":"","family":"Rutter","given":"Lindsay","non-dropping-particle":"","parse-names":false,"suffix":""},{"dropping-particle":"","family":"Carrillo-Tripp","given":"Jimena","non-dropping-particle":"","parse-names":false,"suffix":""},{"dropping-particle":"","family":"Bonning","given":"Bryony C.","non-dropping-particle":"","parse-names":false,"suffix":""},{"dropping-particle":"","family":"Cook","given":"Dianne","non-dropping-particle":"","parse-names":false,"suffix":""},{"dropping-particle":"","family":"Toth","given":"Amy L.","non-dropping-particle":"","parse-names":false,"suffix":""},{"dropping-particle":"","family":"Dolezal","given":"Adam G.","non-dropping-particle":"","parse-names":false,"suffix":""}],"container-title":"BMC Genomics","id":"ITEM-1","issued":{"date-parts":[["2019"]]},"title":"Transcriptomic responses to diet quality and viral infection in Apis mellifera","type":"article-journal"},"uris":["http://www.mendeley.com/documents/?uuid=875f61ac-283e-4eb7-b1f1-afbdb0f4d49a"]}],"mendeley":{"formattedCitation":"(Rutter et al. 2019)","plainTextFormattedCitation":"(Rutter et al. 2019)","previouslyFormattedCitation":"(Rutter et al. 2019)"},"properties":{"noteIndex":0},"schema":"https://github.com/citation-style-language/schema/raw/master/csl-citation.json"}</w:instrText>
      </w:r>
      <w:r w:rsidR="00F27F90">
        <w:rPr>
          <w:rFonts w:ascii="Times New Roman" w:hAnsi="Times New Roman" w:cs="Times New Roman"/>
          <w:sz w:val="24"/>
          <w:szCs w:val="24"/>
        </w:rPr>
        <w:fldChar w:fldCharType="separate"/>
      </w:r>
      <w:r w:rsidR="00F27F90" w:rsidRPr="00F27F90">
        <w:rPr>
          <w:rFonts w:ascii="Times New Roman" w:hAnsi="Times New Roman" w:cs="Times New Roman"/>
          <w:noProof/>
          <w:sz w:val="24"/>
          <w:szCs w:val="24"/>
        </w:rPr>
        <w:t>(Rutter et al. 2019)</w:t>
      </w:r>
      <w:ins w:id="34" w:author="Alex Walton" w:date="2020-06-29T21:29:00Z">
        <w:r w:rsidR="00F27F90">
          <w:rPr>
            <w:rFonts w:ascii="Times New Roman" w:hAnsi="Times New Roman" w:cs="Times New Roman"/>
            <w:sz w:val="24"/>
            <w:szCs w:val="24"/>
          </w:rPr>
          <w:fldChar w:fldCharType="end"/>
        </w:r>
      </w:ins>
      <w:del w:id="35" w:author="Alex Walton" w:date="2020-06-29T21:29:00Z">
        <w:r w:rsidR="006105DB" w:rsidDel="00F27F90">
          <w:rPr>
            <w:rFonts w:ascii="Times New Roman" w:hAnsi="Times New Roman" w:cs="Times New Roman"/>
            <w:sz w:val="24"/>
            <w:szCs w:val="24"/>
          </w:rPr>
          <w:delText>(Rutter et al 2019)</w:delText>
        </w:r>
      </w:del>
      <w:r w:rsidR="006105DB">
        <w:rPr>
          <w:rFonts w:ascii="Times New Roman" w:hAnsi="Times New Roman" w:cs="Times New Roman"/>
          <w:sz w:val="24"/>
          <w:szCs w:val="24"/>
        </w:rPr>
        <w:t xml:space="preserve"> to Israeli acute paralysis virus (IAPV). IAPV</w:t>
      </w:r>
      <w:del w:id="36" w:author="Dolezal, Adam Gregory" w:date="2020-06-25T16:20:00Z">
        <w:r w:rsidR="00B16CFD" w:rsidDel="006105DB">
          <w:rPr>
            <w:rFonts w:ascii="Times New Roman" w:hAnsi="Times New Roman" w:cs="Times New Roman"/>
            <w:sz w:val="24"/>
            <w:szCs w:val="24"/>
          </w:rPr>
          <w:delText xml:space="preserve"> </w:delText>
        </w:r>
        <w:r w:rsidR="00DC2DD2" w:rsidDel="006105DB">
          <w:rPr>
            <w:rFonts w:ascii="Times New Roman" w:hAnsi="Times New Roman" w:cs="Times New Roman"/>
            <w:sz w:val="24"/>
            <w:szCs w:val="24"/>
          </w:rPr>
          <w:delText>Israeli acute paralysis virus (IAPV)</w:delText>
        </w:r>
        <w:r w:rsidR="0035721B" w:rsidDel="006105DB">
          <w:rPr>
            <w:rFonts w:ascii="Times New Roman" w:hAnsi="Times New Roman" w:cs="Times New Roman"/>
            <w:sz w:val="24"/>
            <w:szCs w:val="24"/>
          </w:rPr>
          <w:delText>, which has</w:delText>
        </w:r>
      </w:del>
      <w:r w:rsidR="006105DB">
        <w:rPr>
          <w:rFonts w:ascii="Times New Roman" w:hAnsi="Times New Roman" w:cs="Times New Roman"/>
          <w:sz w:val="24"/>
          <w:szCs w:val="24"/>
        </w:rPr>
        <w:t xml:space="preserve"> is a widespread virus </w:t>
      </w:r>
      <w:r w:rsidR="00CD643C">
        <w:rPr>
          <w:rFonts w:ascii="Times New Roman" w:hAnsi="Times New Roman" w:cs="Times New Roman"/>
          <w:sz w:val="24"/>
          <w:szCs w:val="24"/>
        </w:rPr>
        <w:fldChar w:fldCharType="begin" w:fldLock="1"/>
      </w:r>
      <w:r w:rsidR="00CD643C">
        <w:rPr>
          <w:rFonts w:ascii="Times New Roman" w:hAnsi="Times New Roman" w:cs="Times New Roman"/>
          <w:sz w:val="24"/>
          <w:szCs w:val="24"/>
        </w:rPr>
        <w:instrText>ADDIN CSL_CITATION {"citationItems":[{"id":"ITEM-1","itemData":{"DOI":"10.1371/journal.ppat.1004261","ISSN":"15537374","abstract":"Israeli acute paralysis virus (IAPV) is a widespread RNA virus of honey bees that has been linked with colony losses. Here we describe the transmission, prevalence, and genetic traits of this virus, along with host transcriptional responses to infections. Further, we present RNAi-based strategies for limiting an important mechanism used by IAPV to subvert host defenses. Our study shows that IAPV is established as a persistent infection in honey bee populations, likely enabled by both horizontal and vertical transmission pathways. The phenotypic differences in pathology among different strains of IAPV found globally may be due to high levels of standing genetic variation. Microarray profiles of host responses to IAPV infection revealed that mitochondrial function is the most significantly affected biological process, suggesting that viral infection causes significant disturbance in energy-related host processes. The expression of genes involved in immune pathways in adult bees indicates that IAPV infection triggers active immune responses. The evidence that silencing an IAPV-encoded putative suppressor of RNAi reduces IAPV replication suggests a functional assignment for a particular genomic region of IAPV and closely related viruses from the Family Dicistroviridae, and indicates a novel therapeutic strategy for limiting multiple honey bee viruses simultaneously and reducing colony losses due to viral diseases. We believe that the knowledge and insights gained from this study will provide a new platform for continuing studies of the IAPV-host interactions and have positive implications for disease management that will lead to mitigation of escalating honey bee colony losses worldwide. © 2014.","author":[{"dropping-particle":"","family":"Chen","given":"Yan Ping","non-dropping-particle":"","parse-names":false,"suffix":""},{"dropping-particle":"","family":"Pettis","given":"Jeffery S.","non-dropping-particle":"","parse-names":false,"suffix":""},{"dropping-particle":"","family":"Corona","given":"Miguel","non-dropping-particle":"","parse-names":false,"suffix":""},{"dropping-particle":"","family":"Chen","given":"Wei Ping","non-dropping-particle":"","parse-names":false,"suffix":""},{"dropping-particle":"","family":"Li","given":"Cong Jun","non-dropping-particle":"","parse-names":false,"suffix":""},{"dropping-particle":"","family":"Spivak","given":"Marla","non-dropping-particle":"","parse-names":false,"suffix":""},{"dropping-particle":"","family":"Visscher","given":"P. Kirk","non-dropping-particle":"","parse-names":false,"suffix":""},{"dropping-particle":"","family":"DeGrandi-Hoffman","given":"Gloria","non-dropping-particle":"","parse-names":false,"suffix":""},{"dropping-particle":"","family":"Boncristiani","given":"Humberto","non-dropping-particle":"","parse-names":false,"suffix":""},{"dropping-particle":"","family":"Zhao","given":"Yan","non-dropping-particle":"","parse-names":false,"suffix":""},{"dropping-particle":"","family":"vanEngelsdorp","given":"Dennis","non-dropping-particle":"","parse-names":false,"suffix":""},{"dropping-particle":"","family":"Delaplane","given":"Keith","non-dropping-particle":"","parse-names":false,"suffix":""},{"dropping-particle":"","family":"Solter","given":"Leellen","non-dropping-particle":"","parse-names":false,"suffix":""},{"dropping-particle":"","family":"Drummond","given":"Francis","non-dropping-particle":"","parse-names":false,"suffix":""},{"dropping-particle":"","family":"Kramer","given":"Matthew","non-dropping-particle":"","parse-names":false,"suffix":""},{"dropping-particle":"","family":"Lipkin","given":"W. Ian","non-dropping-particle":"","parse-names":false,"suffix":""},{"dropping-particle":"","family":"Palacios","given":"Gustavo","non-dropping-particle":"","parse-names":false,"suffix":""},{"dropping-particle":"","family":"Hamilton","given":"Michele C.","non-dropping-particle":"","parse-names":false,"suffix":""},{"dropping-particle":"","family":"Smith","given":"Barton","non-dropping-particle":"","parse-names":false,"suffix":""},{"dropping-particle":"","family":"Huang","given":"Shao Kang","non-dropping-particle":"","parse-names":false,"suffix":""},{"dropping-particle":"","family":"Zheng","given":"Huo Qing","non-dropping-particle":"","parse-names":false,"suffix":""},{"dropping-particle":"","family":"Li","given":"Ji Lian","non-dropping-particle":"","parse-names":false,"suffix":""},{"dropping-particle":"","family":"Zhang","given":"Xuan","non-dropping-particle":"","parse-names":false,"suffix":""},{"dropping-particle":"","family":"Zhou","given":"Ai Fen","non-dropping-particle":"","parse-names":false,"suffix":""},{"dropping-particle":"","family":"Wu","given":"Li You","non-dropping-particle":"","parse-names":false,"suffix":""},{"dropping-particle":"","family":"Zhou","given":"Ji Zhong","non-dropping-particle":"","parse-names":false,"suffix":""},{"dropping-particle":"","family":"Lee","given":"Myeong L.","non-dropping-particle":"","parse-names":false,"suffix":""},{"dropping-particle":"","family":"Teixeira","given":"Erica W.","non-dropping-particle":"","parse-names":false,"suffix":""},{"dropping-particle":"","family":"Li","given":"Zhi Guo","non-dropping-particle":"","parse-names":false,"suffix":""},{"dropping-particle":"","family":"Evans","given":"Jay D.","non-dropping-particle":"","parse-names":false,"suffix":""}],"container-title":"PLoS Pathogens","id":"ITEM-1","issued":{"date-parts":[["2014"]]},"title":"Israeli Acute Paralysis Virus: Epidemiology, Pathogenesis and Implications for Honey Bee Health","type":"article-journal"},"uris":["http://www.mendeley.com/documents/?uuid=69b0c8ae-93d8-4c1a-9822-906a854d3432"]}],"mendeley":{"formattedCitation":"(Chen et al. 2014)","plainTextFormattedCitation":"(Chen et al. 2014)","previouslyFormattedCitation":"(Chen et al. 2014)"},"properties":{"noteIndex":0},"schema":"https://github.com/citation-style-language/schema/raw/master/csl-citation.json"}</w:instrText>
      </w:r>
      <w:r w:rsidR="00CD643C">
        <w:rPr>
          <w:rFonts w:ascii="Times New Roman" w:hAnsi="Times New Roman" w:cs="Times New Roman"/>
          <w:sz w:val="24"/>
          <w:szCs w:val="24"/>
        </w:rPr>
        <w:fldChar w:fldCharType="separate"/>
      </w:r>
      <w:r w:rsidR="00CD643C" w:rsidRPr="00CD643C">
        <w:rPr>
          <w:rFonts w:ascii="Times New Roman" w:hAnsi="Times New Roman" w:cs="Times New Roman"/>
          <w:noProof/>
          <w:sz w:val="24"/>
          <w:szCs w:val="24"/>
        </w:rPr>
        <w:t>(Chen et al. 2014)</w:t>
      </w:r>
      <w:r w:rsidR="00CD643C">
        <w:rPr>
          <w:rFonts w:ascii="Times New Roman" w:hAnsi="Times New Roman" w:cs="Times New Roman"/>
          <w:sz w:val="24"/>
          <w:szCs w:val="24"/>
        </w:rPr>
        <w:fldChar w:fldCharType="end"/>
      </w:r>
      <w:r w:rsidR="006105DB">
        <w:rPr>
          <w:rFonts w:ascii="Times New Roman" w:hAnsi="Times New Roman" w:cs="Times New Roman"/>
          <w:sz w:val="24"/>
          <w:szCs w:val="24"/>
        </w:rPr>
        <w:t xml:space="preserve"> that has</w:t>
      </w:r>
      <w:r w:rsidR="0035721B">
        <w:rPr>
          <w:rFonts w:ascii="Times New Roman" w:hAnsi="Times New Roman" w:cs="Times New Roman"/>
          <w:sz w:val="24"/>
          <w:szCs w:val="24"/>
        </w:rPr>
        <w:t xml:space="preserve"> been associated with large-scale colony loss</w:t>
      </w:r>
      <w:r w:rsidR="00127C29">
        <w:rPr>
          <w:rFonts w:ascii="Times New Roman" w:hAnsi="Times New Roman" w:cs="Times New Roman"/>
          <w:sz w:val="24"/>
          <w:szCs w:val="24"/>
        </w:rPr>
        <w:t xml:space="preserve"> </w:t>
      </w:r>
      <w:r w:rsidR="00127C29">
        <w:rPr>
          <w:rFonts w:ascii="Times New Roman" w:hAnsi="Times New Roman" w:cs="Times New Roman"/>
          <w:sz w:val="24"/>
          <w:szCs w:val="24"/>
        </w:rPr>
        <w:fldChar w:fldCharType="begin" w:fldLock="1"/>
      </w:r>
      <w:r w:rsidR="00127C29">
        <w:rPr>
          <w:rFonts w:ascii="Times New Roman" w:hAnsi="Times New Roman" w:cs="Times New Roman"/>
          <w:sz w:val="24"/>
          <w:szCs w:val="24"/>
        </w:rPr>
        <w:instrText>ADDIN CSL_CITATION {"citationItems":[{"id":"ITEM-1","itemData":{"DOI":"10.1126/science.1146498","ISSN":"00368075","PMID":"17823314","abstract":"In colony collapse disorder (CCD), honey bee colonies inexplicably lose their workers. CCD has resulted in a loss of 50 to 90% of colonies in beekeeping operations across the United States. The observation that irradiated combs from affected colonies can be repopulated with naive bees suggests that infection may contribute to CCD. We used an unbiased metagenomic approach to survey microflora in CCD hives, normal hives, and imported royal jelly. Candidate pathogens were screened for significance of association with CCD by the examination of samples collected from several sites over a period of 3 years. One organism, Israeli acute paralysis virus of bees, was strongly correlated with CCD.","author":[{"dropping-particle":"","family":"Cox-Foster","given":"Diana L.","non-dropping-particle":"","parse-names":false,"suffix":""},{"dropping-particle":"","family":"Conlan","given":"Sean","non-dropping-particle":"","parse-names":false,"suffix":""},{"dropping-particle":"","family":"Holmes","given":"Edward C.","non-dropping-particle":"","parse-names":false,"suffix":""},{"dropping-particle":"","family":"Palacios","given":"Gustavo","non-dropping-particle":"","parse-names":false,"suffix":""},{"dropping-particle":"","family":"Evans","given":"Jay D.","non-dropping-particle":"","parse-names":false,"suffix":""},{"dropping-particle":"","family":"Moran","given":"Nancy A.","non-dropping-particle":"","parse-names":false,"suffix":""},{"dropping-particle":"","family":"Quan","given":"Phenix Lan","non-dropping-particle":"","parse-names":false,"suffix":""},{"dropping-particle":"","family":"Briese","given":"Thomas","non-dropping-particle":"","parse-names":false,"suffix":""},{"dropping-particle":"","family":"Hornig","given":"Mady","non-dropping-particle":"","parse-names":false,"suffix":""},{"dropping-particle":"","family":"Geiser","given":"David M.","non-dropping-particle":"","parse-names":false,"suffix":""},{"dropping-particle":"","family":"Martinson","given":"Vince","non-dropping-particle":"","parse-names":false,"suffix":""},{"dropping-particle":"","family":"VanEngelsdorp","given":"Dennis","non-dropping-particle":"","parse-names":false,"suffix":""},{"dropping-particle":"","family":"Kalkstein","given":"Abby L.","non-dropping-particle":"","parse-names":false,"suffix":""},{"dropping-particle":"","family":"Drysdale","given":"Andrew","non-dropping-particle":"","parse-names":false,"suffix":""},{"dropping-particle":"","family":"Hui","given":"Jeffrey","non-dropping-particle":"","parse-names":false,"suffix":""},{"dropping-particle":"","family":"Zhai","given":"Junhui","non-dropping-particle":"","parse-names":false,"suffix":""},{"dropping-particle":"","family":"Cui","given":"Liwang","non-dropping-particle":"","parse-names":false,"suffix":""},{"dropping-particle":"","family":"Hutchison","given":"Stephen K.","non-dropping-particle":"","parse-names":false,"suffix":""},{"dropping-particle":"","family":"Simons","given":"Jan Fredrik","non-dropping-particle":"","parse-names":false,"suffix":""},{"dropping-particle":"","family":"Egholm","given":"Michael","non-dropping-particle":"","parse-names":false,"suffix":""},{"dropping-particle":"","family":"Pettis","given":"Jeffery S.","non-dropping-particle":"","parse-names":false,"suffix":""},{"dropping-particle":"","family":"Lipkin","given":"W. Ian","non-dropping-particle":"","parse-names":false,"suffix":""}],"container-title":"Science","id":"ITEM-1","issued":{"date-parts":[["2007"]]},"title":"A metagenomic survey of microbes in honey bee colony collapse disorder","type":"article-journal"},"uris":["http://www.mendeley.com/documents/?uuid=135b2bf2-4633-49cb-b565-0679fc050f1d"]}],"mendeley":{"formattedCitation":"(Cox-Foster et al. 2007)","plainTextFormattedCitation":"(Cox-Foster et al. 2007)","previouslyFormattedCitation":"(Cox-Foster et al. 2007)"},"properties":{"noteIndex":0},"schema":"https://github.com/citation-style-language/schema/raw/master/csl-citation.json"}</w:instrText>
      </w:r>
      <w:r w:rsidR="00127C29">
        <w:rPr>
          <w:rFonts w:ascii="Times New Roman" w:hAnsi="Times New Roman" w:cs="Times New Roman"/>
          <w:sz w:val="24"/>
          <w:szCs w:val="24"/>
        </w:rPr>
        <w:fldChar w:fldCharType="separate"/>
      </w:r>
      <w:r w:rsidR="00127C29" w:rsidRPr="00127C29">
        <w:rPr>
          <w:rFonts w:ascii="Times New Roman" w:hAnsi="Times New Roman" w:cs="Times New Roman"/>
          <w:noProof/>
          <w:sz w:val="24"/>
          <w:szCs w:val="24"/>
        </w:rPr>
        <w:t>(Cox-Foster et al. 2007)</w:t>
      </w:r>
      <w:r w:rsidR="00127C29">
        <w:rPr>
          <w:rFonts w:ascii="Times New Roman" w:hAnsi="Times New Roman" w:cs="Times New Roman"/>
          <w:sz w:val="24"/>
          <w:szCs w:val="24"/>
        </w:rPr>
        <w:fldChar w:fldCharType="end"/>
      </w:r>
      <w:r w:rsidR="0035721B">
        <w:rPr>
          <w:rFonts w:ascii="Times New Roman" w:hAnsi="Times New Roman" w:cs="Times New Roman"/>
          <w:sz w:val="24"/>
          <w:szCs w:val="24"/>
        </w:rPr>
        <w:t>,</w:t>
      </w:r>
      <w:r w:rsidR="006105DB">
        <w:rPr>
          <w:rFonts w:ascii="Times New Roman" w:hAnsi="Times New Roman" w:cs="Times New Roman"/>
          <w:sz w:val="24"/>
          <w:szCs w:val="24"/>
        </w:rPr>
        <w:t xml:space="preserve"> and</w:t>
      </w:r>
      <w:r w:rsidR="0035721B">
        <w:rPr>
          <w:rFonts w:ascii="Times New Roman" w:hAnsi="Times New Roman" w:cs="Times New Roman"/>
          <w:sz w:val="24"/>
          <w:szCs w:val="24"/>
        </w:rPr>
        <w:t xml:space="preserve"> </w:t>
      </w:r>
      <w:r w:rsidR="00DD288F">
        <w:rPr>
          <w:rFonts w:ascii="Times New Roman" w:hAnsi="Times New Roman" w:cs="Times New Roman"/>
          <w:sz w:val="24"/>
          <w:szCs w:val="24"/>
        </w:rPr>
        <w:t xml:space="preserve">it </w:t>
      </w:r>
      <w:r w:rsidR="0035721B">
        <w:rPr>
          <w:rFonts w:ascii="Times New Roman" w:hAnsi="Times New Roman" w:cs="Times New Roman"/>
          <w:sz w:val="24"/>
          <w:szCs w:val="24"/>
        </w:rPr>
        <w:t>produces distinct pathological phenotypes including shivering, paralysis, and death in a relatively short and repeatable window</w:t>
      </w:r>
      <w:r w:rsidR="00127C29">
        <w:rPr>
          <w:rFonts w:ascii="Times New Roman" w:hAnsi="Times New Roman" w:cs="Times New Roman"/>
          <w:sz w:val="24"/>
          <w:szCs w:val="24"/>
        </w:rPr>
        <w:t xml:space="preserve"> </w:t>
      </w:r>
      <w:r w:rsidR="00127C29">
        <w:rPr>
          <w:rFonts w:ascii="Times New Roman" w:hAnsi="Times New Roman" w:cs="Times New Roman"/>
          <w:sz w:val="24"/>
          <w:szCs w:val="24"/>
        </w:rPr>
        <w:fldChar w:fldCharType="begin" w:fldLock="1"/>
      </w:r>
      <w:r w:rsidR="00A75FF2">
        <w:rPr>
          <w:rFonts w:ascii="Times New Roman" w:hAnsi="Times New Roman" w:cs="Times New Roman"/>
          <w:sz w:val="24"/>
          <w:szCs w:val="24"/>
        </w:rPr>
        <w:instrText>ADDIN CSL_CITATION {"citationItems":[{"id":"ITEM-1","itemData":{"DOI":"10.1111/j.1365-2583.2009.00847.x","ISSN":"09621075","abstract":"Colony Collapse Disorder (CCD) has been associated with Israeli acute paralysis virus (IAPV). CCD poses a serious threat to apiculture and agriculture as a whole, due to the consequent inability to provide the necessary amount of bees for pollination of critical crops. Here we report on RNAi-silencing of IAPV infection by feeding bees with double-stranded RNA, as an efficient and feasible way of controlling this viral disease. The association of CCD with IAPV is discussed, as well as the potential of controlling CCD. © 2009 The Authors.","author":[{"dropping-particle":"","family":"Maori","given":"E.","non-dropping-particle":"","parse-names":false,"suffix":""},{"dropping-particle":"","family":"Paldi","given":"N.","non-dropping-particle":"","parse-names":false,"suffix":""},{"dropping-particle":"","family":"Shafir","given":"S.","non-dropping-particle":"","parse-names":false,"suffix":""},{"dropping-particle":"","family":"Kalev","given":"H.","non-dropping-particle":"","parse-names":false,"suffix":""},{"dropping-particle":"","family":"Tsur","given":"E.","non-dropping-particle":"","parse-names":false,"suffix":""},{"dropping-particle":"","family":"Glick","given":"E.","non-dropping-particle":"","parse-names":false,"suffix":""},{"dropping-particle":"","family":"Sela","given":"I.","non-dropping-particle":"","parse-names":false,"suffix":""}],"container-title":"Insect Molecular Biology","id":"ITEM-1","issued":{"date-parts":[["2009"]]},"title":"IAPV, a bee-affecting virus associated with colony collapse disorder can be silenced by dsRNA ingestion","type":"article-journal"},"uris":["http://www.mendeley.com/documents/?uuid=3840ca1c-3863-460d-a36f-dca707274e8c"]}],"mendeley":{"formattedCitation":"(Maori et al. 2009)","plainTextFormattedCitation":"(Maori et al. 2009)","previouslyFormattedCitation":"(Maori et al. 2009)"},"properties":{"noteIndex":0},"schema":"https://github.com/citation-style-language/schema/raw/master/csl-citation.json"}</w:instrText>
      </w:r>
      <w:r w:rsidR="00127C29">
        <w:rPr>
          <w:rFonts w:ascii="Times New Roman" w:hAnsi="Times New Roman" w:cs="Times New Roman"/>
          <w:sz w:val="24"/>
          <w:szCs w:val="24"/>
        </w:rPr>
        <w:fldChar w:fldCharType="separate"/>
      </w:r>
      <w:r w:rsidR="00127C29" w:rsidRPr="00127C29">
        <w:rPr>
          <w:rFonts w:ascii="Times New Roman" w:hAnsi="Times New Roman" w:cs="Times New Roman"/>
          <w:noProof/>
          <w:sz w:val="24"/>
          <w:szCs w:val="24"/>
        </w:rPr>
        <w:t>(Maori et al. 2009)</w:t>
      </w:r>
      <w:r w:rsidR="00127C29">
        <w:rPr>
          <w:rFonts w:ascii="Times New Roman" w:hAnsi="Times New Roman" w:cs="Times New Roman"/>
          <w:sz w:val="24"/>
          <w:szCs w:val="24"/>
        </w:rPr>
        <w:fldChar w:fldCharType="end"/>
      </w:r>
      <w:r w:rsidR="0035721B">
        <w:rPr>
          <w:rFonts w:ascii="Times New Roman" w:hAnsi="Times New Roman" w:cs="Times New Roman"/>
          <w:sz w:val="24"/>
          <w:szCs w:val="24"/>
        </w:rPr>
        <w:t xml:space="preserve">. </w:t>
      </w:r>
      <w:r w:rsidR="00DD288F">
        <w:rPr>
          <w:rFonts w:ascii="Times New Roman" w:hAnsi="Times New Roman" w:cs="Times New Roman"/>
          <w:sz w:val="24"/>
          <w:szCs w:val="24"/>
        </w:rPr>
        <w:t xml:space="preserve">As such, </w:t>
      </w:r>
      <w:r w:rsidR="0035721B">
        <w:rPr>
          <w:rFonts w:ascii="Times New Roman" w:hAnsi="Times New Roman" w:cs="Times New Roman"/>
          <w:sz w:val="24"/>
          <w:szCs w:val="24"/>
        </w:rPr>
        <w:t>IAPV provides a valuable system</w:t>
      </w:r>
      <w:r w:rsidR="00127C29">
        <w:rPr>
          <w:rFonts w:ascii="Times New Roman" w:hAnsi="Times New Roman" w:cs="Times New Roman"/>
          <w:sz w:val="24"/>
          <w:szCs w:val="24"/>
        </w:rPr>
        <w:t xml:space="preserve"> to</w:t>
      </w:r>
      <w:r w:rsidR="0035721B">
        <w:rPr>
          <w:rFonts w:ascii="Times New Roman" w:hAnsi="Times New Roman" w:cs="Times New Roman"/>
          <w:sz w:val="24"/>
          <w:szCs w:val="24"/>
        </w:rPr>
        <w:t xml:space="preserve"> </w:t>
      </w:r>
      <w:r w:rsidR="00127C29">
        <w:rPr>
          <w:rFonts w:ascii="Times New Roman" w:hAnsi="Times New Roman" w:cs="Times New Roman"/>
          <w:sz w:val="24"/>
          <w:szCs w:val="24"/>
        </w:rPr>
        <w:t xml:space="preserve">use an </w:t>
      </w:r>
      <w:r w:rsidR="00DC671F">
        <w:rPr>
          <w:rFonts w:ascii="Times New Roman" w:hAnsi="Times New Roman" w:cs="Times New Roman"/>
          <w:sz w:val="24"/>
          <w:szCs w:val="24"/>
        </w:rPr>
        <w:t>economically relevant</w:t>
      </w:r>
      <w:r w:rsidR="00127C29">
        <w:rPr>
          <w:rFonts w:ascii="Times New Roman" w:hAnsi="Times New Roman" w:cs="Times New Roman"/>
          <w:sz w:val="24"/>
          <w:szCs w:val="24"/>
        </w:rPr>
        <w:t xml:space="preserve"> honey bee virus to investigate whether different types of nutritional stimuli can affect the resilience of bees to disease. Emerging research has </w:t>
      </w:r>
      <w:r w:rsidR="00DC671F">
        <w:rPr>
          <w:rFonts w:ascii="Times New Roman" w:hAnsi="Times New Roman" w:cs="Times New Roman"/>
          <w:sz w:val="24"/>
          <w:szCs w:val="24"/>
        </w:rPr>
        <w:t>highlighted</w:t>
      </w:r>
      <w:r w:rsidR="00127C29">
        <w:rPr>
          <w:rFonts w:ascii="Times New Roman" w:hAnsi="Times New Roman" w:cs="Times New Roman"/>
          <w:sz w:val="24"/>
          <w:szCs w:val="24"/>
        </w:rPr>
        <w:t xml:space="preserve"> the importance of a</w:t>
      </w:r>
      <w:r w:rsidR="00892B2E">
        <w:rPr>
          <w:rFonts w:ascii="Times New Roman" w:hAnsi="Times New Roman" w:cs="Times New Roman"/>
          <w:sz w:val="24"/>
          <w:szCs w:val="24"/>
        </w:rPr>
        <w:t xml:space="preserve">dult nutritional environment in mitigating the effects of IAPV </w:t>
      </w:r>
      <w:r w:rsidR="00892B2E">
        <w:rPr>
          <w:rFonts w:ascii="Times New Roman" w:hAnsi="Times New Roman" w:cs="Times New Roman"/>
          <w:sz w:val="24"/>
          <w:szCs w:val="24"/>
        </w:rPr>
        <w:fldChar w:fldCharType="begin" w:fldLock="1"/>
      </w:r>
      <w:r w:rsidR="00FD4BD4">
        <w:rPr>
          <w:rFonts w:ascii="Times New Roman" w:hAnsi="Times New Roman" w:cs="Times New Roman"/>
          <w:sz w:val="24"/>
          <w:szCs w:val="24"/>
        </w:rPr>
        <w:instrText>ADDIN CSL_CITATION {"citationItems":[{"id":"ITEM-1","itemData":{"DOI":"10.1098/rsos.181803","ISSN":"20545703","abstract":"Honeybee population declines have been linked to multiple stressors, including reduced diet diversity and increased exposure to understudied viral pathogens. Despite interest in these factors, few experimental studies have explored the interaction between diet diversity and viral infection in honeybees. Here, we used a mixture of laboratory cage and small semi-field nucleus hive experiments to determine how these factors interact. In laboratory experiments, we found that high-quality diets (polyfloral pollen and high-quality single-source pollen) have the potential to reduce mortality in the face of infection with Israeli acute paralysis virus (IAPV). There was a significant interaction between diet and virus infection on mortality, even in the presence of high virus titres, suggesting that good diets can help bees tolerate virus infection. Further, we found that extreme stress in the form of pollen starvation in conjunction with IAPV infection increase exiting behaviour from small experimental hives. Finally, we showed that higher-quality pollen diets have significantly higher iron and calcium content, suggesting micronutrient deficiencies could be an under-explored area of bee nutrition.","author":[{"dropping-particle":"","family":"Dolezal","given":"Adam G.","non-dropping-particle":"","parse-names":false,"suffix":""},{"dropping-particle":"","family":"Carrillo-Tripp","given":"Jimena","non-dropping-particle":"","parse-names":false,"suffix":""},{"dropping-particle":"","family":"Judd","given":"Timothy M.","non-dropping-particle":"","parse-names":false,"suffix":""},{"dropping-particle":"","family":"Allen Miller","given":"W.","non-dropping-particle":"","parse-names":false,"suffix":""},{"dropping-particle":"","family":"Bonning","given":"Bryony C.","non-dropping-particle":"","parse-names":false,"suffix":""},{"dropping-particle":"","family":"Toth","given":"Amy L.","non-dropping-particle":"","parse-names":false,"suffix":""}],"container-title":"Royal Society Open Science","id":"ITEM-1","issued":{"date-parts":[["2019"]]},"title":"Interacting stressors matter: Diet quality and virus infection in honeybee health","type":"article-journal"},"uris":["http://www.mendeley.com/documents/?uuid=c7b832f7-8e35-404b-89b8-423a002c45dd"]},{"id":"ITEM-2","itemData":{"DOI":"10.1186/s12864-019-5767-1","ISSN":"14712164","PMID":"31117959","abstract":"Background: Parts of Europe and the United States have witnessed dramatic losses in commercially managed honey bees over the past decade to what is considered an unsustainable extent. The large-scale loss of bees has considerable implications for the agricultural economy because bees are one of the leading pollinators of numerous crops. Bee declines have been associated with several interactive factors. Recent studies suggest nutritional and pathogen stress can interactively contribute to bee physiological declines, but the molecular mechanisms underlying interactive effects remain unknown. In this study, we provide insight into this question by using RNA-sequencing to examine how monofloral diets and Israeli acute paralysis virus inoculation influence gene expression patterns in bees. Results: We found a considerable nutritional response, with almost 2000 transcripts changing with diet quality. The majority of these genes were over-represented for nutrient signaling (insulin resistance) and immune response (Notch signaling and JaK-STAT pathways). In our experimental conditions, the transcriptomic response to viral infection was fairly limited. We only found 43 transcripts to be differentially expressed, some with known immune functions (argonaute-2), transcriptional regulation, and muscle contraction. We created contrasts to explore whether protective mechanisms of good diet were due to direct effects on immune function (resistance) or indirect effects on energy availability (tolerance). A similar number of resistance and tolerance candidate differentially expressed genes were found, suggesting both processes may play significant roles in dietary buffering from pathogen infection. Conclusions: Through transcriptional contrasts and functional enrichment analysis, we contribute to our understanding of the mechanisms underlying feedbacks between nutrition and disease in bees. We also show that comparing results derived from combined analyses across multiple RNA-seq studies may allow researchers to identify transcriptomic patterns in bees that are concurrently less artificial and less noisy. This work underlines the merits of using data visualization techniques and multiple datasets to interpret RNA-sequencing studies.","author":[{"dropping-particle":"","family":"Rutter","given":"Lindsay","non-dropping-particle":"","parse-names":false,"suffix":""},{"dropping-particle":"","family":"Carrillo-Tripp","given":"Jimena","non-dropping-particle":"","parse-names":false,"suffix":""},{"dropping-particle":"","family":"Bonning","given":"Bryony C.","non-dropping-particle":"","parse-names":false,"suffix":""},{"dropping-particle":"","family":"Cook","given":"Dianne","non-dropping-particle":"","parse-names":false,"suffix":""},{"dropping-particle":"","family":"Toth","given":"Amy L.","non-dropping-particle":"","parse-names":false,"suffix":""},{"dropping-particle":"","family":"Dolezal","given":"Adam G.","non-dropping-particle":"","parse-names":false,"suffix":""}],"container-title":"BMC Genomics","id":"ITEM-2","issued":{"date-parts":[["2019"]]},"title":"Transcriptomic responses to diet quality and viral infection in Apis mellifera","type":"article-journal"},"uris":["http://www.mendeley.com/documents/?uuid=875f61ac-283e-4eb7-b1f1-afbdb0f4d49a"]}],"mendeley":{"formattedCitation":"(Dolezal et al. 2019; Rutter et al. 2019)","manualFormatting":"(Dolezal et al. 2019; Rutter et al. 2019; ","plainTextFormattedCitation":"(Dolezal et al. 2019; Rutter et al. 2019)","previouslyFormattedCitation":"(Dolezal et al. 2019; Rutter et al. 2019)"},"properties":{"noteIndex":0},"schema":"https://github.com/citation-style-language/schema/raw/master/csl-citation.json"}</w:instrText>
      </w:r>
      <w:r w:rsidR="00892B2E">
        <w:rPr>
          <w:rFonts w:ascii="Times New Roman" w:hAnsi="Times New Roman" w:cs="Times New Roman"/>
          <w:sz w:val="24"/>
          <w:szCs w:val="24"/>
        </w:rPr>
        <w:fldChar w:fldCharType="separate"/>
      </w:r>
      <w:r w:rsidR="00892B2E" w:rsidRPr="00892B2E">
        <w:rPr>
          <w:rFonts w:ascii="Times New Roman" w:hAnsi="Times New Roman" w:cs="Times New Roman"/>
          <w:noProof/>
          <w:sz w:val="24"/>
          <w:szCs w:val="24"/>
        </w:rPr>
        <w:t>(Dolezal et al. 2019; Rutter et al. 2019</w:t>
      </w:r>
      <w:r w:rsidR="001D458C">
        <w:rPr>
          <w:rFonts w:ascii="Times New Roman" w:hAnsi="Times New Roman" w:cs="Times New Roman"/>
          <w:noProof/>
          <w:sz w:val="24"/>
          <w:szCs w:val="24"/>
        </w:rPr>
        <w:t xml:space="preserve">; </w:t>
      </w:r>
      <w:r w:rsidR="00892B2E">
        <w:rPr>
          <w:rFonts w:ascii="Times New Roman" w:hAnsi="Times New Roman" w:cs="Times New Roman"/>
          <w:sz w:val="24"/>
          <w:szCs w:val="24"/>
        </w:rPr>
        <w:fldChar w:fldCharType="end"/>
      </w:r>
      <w:r w:rsidR="00DD288F">
        <w:rPr>
          <w:rFonts w:ascii="Times New Roman" w:hAnsi="Times New Roman" w:cs="Times New Roman"/>
          <w:sz w:val="24"/>
          <w:szCs w:val="24"/>
        </w:rPr>
        <w:t xml:space="preserve">Hsieh and Dolezal </w:t>
      </w:r>
      <w:commentRangeStart w:id="37"/>
      <w:r w:rsidR="00DD288F">
        <w:rPr>
          <w:rFonts w:ascii="Times New Roman" w:hAnsi="Times New Roman" w:cs="Times New Roman"/>
          <w:i/>
          <w:sz w:val="24"/>
          <w:szCs w:val="24"/>
        </w:rPr>
        <w:t>submitted</w:t>
      </w:r>
      <w:commentRangeEnd w:id="37"/>
      <w:r w:rsidR="00DD288F">
        <w:rPr>
          <w:rStyle w:val="CommentReference"/>
        </w:rPr>
        <w:commentReference w:id="37"/>
      </w:r>
      <w:r w:rsidR="00DD288F">
        <w:rPr>
          <w:rFonts w:ascii="Times New Roman" w:hAnsi="Times New Roman" w:cs="Times New Roman"/>
          <w:i/>
          <w:sz w:val="24"/>
          <w:szCs w:val="24"/>
        </w:rPr>
        <w:t>)</w:t>
      </w:r>
      <w:r w:rsidR="00892B2E">
        <w:rPr>
          <w:rFonts w:ascii="Times New Roman" w:hAnsi="Times New Roman" w:cs="Times New Roman"/>
          <w:sz w:val="24"/>
          <w:szCs w:val="24"/>
        </w:rPr>
        <w:t xml:space="preserve">. </w:t>
      </w:r>
      <w:r w:rsidR="002C2FBA">
        <w:rPr>
          <w:rFonts w:ascii="Times New Roman" w:hAnsi="Times New Roman" w:cs="Times New Roman"/>
          <w:sz w:val="24"/>
          <w:szCs w:val="24"/>
        </w:rPr>
        <w:t>It is not clear, though, how developmental nutrition affects adult phenotypes in response to virus challenge.</w:t>
      </w:r>
    </w:p>
    <w:p w14:paraId="0EEB652E" w14:textId="6209BF52" w:rsidR="000740E1" w:rsidRDefault="004142EA">
      <w:pPr>
        <w:widowControl w:val="0"/>
        <w:spacing w:line="480" w:lineRule="auto"/>
        <w:ind w:firstLine="720"/>
        <w:contextualSpacing/>
        <w:jc w:val="both"/>
        <w:rPr>
          <w:rFonts w:ascii="Times New Roman" w:hAnsi="Times New Roman" w:cs="Times New Roman"/>
          <w:sz w:val="24"/>
          <w:szCs w:val="24"/>
        </w:rPr>
      </w:pPr>
      <w:r>
        <w:rPr>
          <w:rFonts w:ascii="Times New Roman" w:hAnsi="Times New Roman" w:cs="Times New Roman"/>
          <w:sz w:val="24"/>
          <w:szCs w:val="24"/>
        </w:rPr>
        <w:t>In this study</w:t>
      </w:r>
      <w:r w:rsidR="0036689E">
        <w:rPr>
          <w:rFonts w:ascii="Times New Roman" w:hAnsi="Times New Roman" w:cs="Times New Roman"/>
          <w:sz w:val="24"/>
          <w:szCs w:val="24"/>
        </w:rPr>
        <w:t>,</w:t>
      </w:r>
      <w:r w:rsidR="0095436D">
        <w:rPr>
          <w:rFonts w:ascii="Times New Roman" w:hAnsi="Times New Roman" w:cs="Times New Roman"/>
          <w:sz w:val="24"/>
          <w:szCs w:val="24"/>
        </w:rPr>
        <w:t xml:space="preserve"> we combine two different experimental nutritional manipulations to investigate how developmental nutrition affects bees’ resilience to virus infection and then seek to </w:t>
      </w:r>
      <w:r w:rsidR="0095436D">
        <w:rPr>
          <w:rFonts w:ascii="Times New Roman" w:hAnsi="Times New Roman" w:cs="Times New Roman"/>
          <w:sz w:val="24"/>
          <w:szCs w:val="24"/>
        </w:rPr>
        <w:lastRenderedPageBreak/>
        <w:t xml:space="preserve">understand the underpinnings of these differences. </w:t>
      </w:r>
      <w:r w:rsidR="00B00F62">
        <w:rPr>
          <w:rFonts w:ascii="Times New Roman" w:hAnsi="Times New Roman" w:cs="Times New Roman"/>
          <w:sz w:val="24"/>
          <w:szCs w:val="24"/>
        </w:rPr>
        <w:t>We hypothesized that both bees who experience either a short-term period of starvation during development and those reared in colonies fed only with</w:t>
      </w:r>
      <w:del w:id="38" w:author="Alex Walton" w:date="2020-06-29T21:32:00Z">
        <w:r w:rsidR="00B00F62" w:rsidDel="00965E0F">
          <w:rPr>
            <w:rFonts w:ascii="Times New Roman" w:hAnsi="Times New Roman" w:cs="Times New Roman"/>
            <w:sz w:val="24"/>
            <w:szCs w:val="24"/>
          </w:rPr>
          <w:delText xml:space="preserve"> </w:delText>
        </w:r>
      </w:del>
      <w:r w:rsidR="00B00F62">
        <w:rPr>
          <w:rFonts w:ascii="Times New Roman" w:hAnsi="Times New Roman" w:cs="Times New Roman"/>
          <w:sz w:val="24"/>
          <w:szCs w:val="24"/>
        </w:rPr>
        <w:t xml:space="preserve"> chronically </w:t>
      </w:r>
      <w:proofErr w:type="gramStart"/>
      <w:r w:rsidR="00B00F62">
        <w:rPr>
          <w:rFonts w:ascii="Times New Roman" w:hAnsi="Times New Roman" w:cs="Times New Roman"/>
          <w:sz w:val="24"/>
          <w:szCs w:val="24"/>
        </w:rPr>
        <w:t>low quality</w:t>
      </w:r>
      <w:proofErr w:type="gramEnd"/>
      <w:r w:rsidR="00B00F62">
        <w:rPr>
          <w:rFonts w:ascii="Times New Roman" w:hAnsi="Times New Roman" w:cs="Times New Roman"/>
          <w:sz w:val="24"/>
          <w:szCs w:val="24"/>
        </w:rPr>
        <w:t xml:space="preserve"> pollen would develop into seemingly-normal adult workers with increased sensitivity to infection, likely caused through modulation of immune responsiveness. We predicted that this would manifest in different levels of survivorship when faced with an IAPV challenge. </w:t>
      </w:r>
      <w:r w:rsidR="000740E1">
        <w:rPr>
          <w:rFonts w:ascii="Times New Roman" w:hAnsi="Times New Roman" w:cs="Times New Roman"/>
          <w:sz w:val="24"/>
          <w:szCs w:val="24"/>
        </w:rPr>
        <w:t>This study presents evidence that both forms of nutritional stress can significantly reduce bees’ resilience to infection with</w:t>
      </w:r>
      <w:r w:rsidR="000740E1" w:rsidRPr="000740E1">
        <w:rPr>
          <w:rFonts w:ascii="Times New Roman" w:hAnsi="Times New Roman" w:cs="Times New Roman"/>
          <w:sz w:val="24"/>
          <w:szCs w:val="24"/>
        </w:rPr>
        <w:t xml:space="preserve"> </w:t>
      </w:r>
      <w:r w:rsidR="000740E1">
        <w:rPr>
          <w:rFonts w:ascii="Times New Roman" w:hAnsi="Times New Roman" w:cs="Times New Roman"/>
          <w:sz w:val="24"/>
          <w:szCs w:val="24"/>
        </w:rPr>
        <w:t xml:space="preserve">important ramifications </w:t>
      </w:r>
      <w:del w:id="39" w:author="Alex Walton" w:date="2020-06-29T21:33:00Z">
        <w:r w:rsidR="000740E1" w:rsidDel="00965E0F">
          <w:rPr>
            <w:rFonts w:ascii="Times New Roman" w:hAnsi="Times New Roman" w:cs="Times New Roman"/>
            <w:sz w:val="24"/>
            <w:szCs w:val="24"/>
          </w:rPr>
          <w:delText xml:space="preserve">in </w:delText>
        </w:r>
      </w:del>
      <w:ins w:id="40" w:author="Alex Walton" w:date="2020-06-29T21:33:00Z">
        <w:r w:rsidR="00965E0F">
          <w:rPr>
            <w:rFonts w:ascii="Times New Roman" w:hAnsi="Times New Roman" w:cs="Times New Roman"/>
            <w:sz w:val="24"/>
            <w:szCs w:val="24"/>
          </w:rPr>
          <w:t xml:space="preserve">to </w:t>
        </w:r>
      </w:ins>
      <w:r w:rsidR="000740E1">
        <w:rPr>
          <w:rFonts w:ascii="Times New Roman" w:hAnsi="Times New Roman" w:cs="Times New Roman"/>
          <w:sz w:val="24"/>
          <w:szCs w:val="24"/>
        </w:rPr>
        <w:t>our understanding</w:t>
      </w:r>
      <w:ins w:id="41" w:author="Alex Walton" w:date="2020-06-29T21:33:00Z">
        <w:r w:rsidR="00965E0F">
          <w:rPr>
            <w:rFonts w:ascii="Times New Roman" w:hAnsi="Times New Roman" w:cs="Times New Roman"/>
            <w:sz w:val="24"/>
            <w:szCs w:val="24"/>
          </w:rPr>
          <w:t xml:space="preserve"> of</w:t>
        </w:r>
      </w:ins>
      <w:r w:rsidR="000740E1">
        <w:rPr>
          <w:rFonts w:ascii="Times New Roman" w:hAnsi="Times New Roman" w:cs="Times New Roman"/>
          <w:sz w:val="24"/>
          <w:szCs w:val="24"/>
        </w:rPr>
        <w:t xml:space="preserve"> how developmental nutrition affects pathogen responses, particularly within the complex network of environmental stressors faced by pollinators.</w:t>
      </w:r>
    </w:p>
    <w:p w14:paraId="227571BF" w14:textId="77777777" w:rsidR="000740E1" w:rsidRDefault="000740E1">
      <w:pPr>
        <w:widowControl w:val="0"/>
        <w:spacing w:line="480" w:lineRule="auto"/>
        <w:ind w:firstLine="720"/>
        <w:contextualSpacing/>
        <w:jc w:val="both"/>
        <w:rPr>
          <w:rFonts w:ascii="Times New Roman" w:hAnsi="Times New Roman" w:cs="Times New Roman"/>
          <w:sz w:val="24"/>
          <w:szCs w:val="24"/>
        </w:rPr>
      </w:pPr>
    </w:p>
    <w:p w14:paraId="02E4A9B4" w14:textId="77777777" w:rsidR="00FD4BD4" w:rsidRPr="00FD4BD4" w:rsidRDefault="00FD4BD4" w:rsidP="00FD4BD4">
      <w:pPr>
        <w:widowControl w:val="0"/>
        <w:spacing w:line="480" w:lineRule="auto"/>
        <w:contextualSpacing/>
        <w:jc w:val="both"/>
        <w:rPr>
          <w:rFonts w:ascii="Times New Roman" w:hAnsi="Times New Roman" w:cs="Times New Roman"/>
          <w:b/>
          <w:sz w:val="24"/>
          <w:szCs w:val="24"/>
        </w:rPr>
      </w:pPr>
      <w:r w:rsidRPr="00FD4BD4">
        <w:rPr>
          <w:rFonts w:ascii="Times New Roman" w:hAnsi="Times New Roman" w:cs="Times New Roman"/>
          <w:b/>
          <w:sz w:val="24"/>
          <w:szCs w:val="24"/>
        </w:rPr>
        <w:t>METHODS</w:t>
      </w:r>
    </w:p>
    <w:p w14:paraId="194F0C66" w14:textId="77777777" w:rsidR="00FD4BD4" w:rsidRPr="00FD4BD4" w:rsidRDefault="00FD4BD4" w:rsidP="00FD4BD4">
      <w:pPr>
        <w:widowControl w:val="0"/>
        <w:spacing w:line="480" w:lineRule="auto"/>
        <w:ind w:firstLine="720"/>
        <w:contextualSpacing/>
        <w:jc w:val="both"/>
        <w:rPr>
          <w:rFonts w:ascii="Times New Roman" w:hAnsi="Times New Roman" w:cs="Times New Roman"/>
          <w:sz w:val="24"/>
          <w:szCs w:val="24"/>
        </w:rPr>
      </w:pPr>
    </w:p>
    <w:p w14:paraId="089B6CC4" w14:textId="77777777" w:rsidR="00FD4BD4" w:rsidRPr="00FD4BD4" w:rsidRDefault="00FD4BD4" w:rsidP="00FD4BD4">
      <w:pPr>
        <w:widowControl w:val="0"/>
        <w:spacing w:line="480" w:lineRule="auto"/>
        <w:contextualSpacing/>
        <w:jc w:val="both"/>
        <w:rPr>
          <w:rFonts w:ascii="Times New Roman" w:hAnsi="Times New Roman" w:cs="Times New Roman"/>
          <w:sz w:val="24"/>
          <w:szCs w:val="24"/>
        </w:rPr>
      </w:pPr>
      <w:r w:rsidRPr="00FD4BD4">
        <w:rPr>
          <w:rFonts w:ascii="Times New Roman" w:hAnsi="Times New Roman" w:cs="Times New Roman"/>
          <w:b/>
          <w:sz w:val="24"/>
          <w:szCs w:val="24"/>
        </w:rPr>
        <w:t>Honey bee source</w:t>
      </w:r>
      <w:r w:rsidRPr="00FD4BD4">
        <w:rPr>
          <w:rFonts w:ascii="Times New Roman" w:hAnsi="Times New Roman" w:cs="Times New Roman"/>
          <w:sz w:val="24"/>
          <w:szCs w:val="24"/>
        </w:rPr>
        <w:t>:</w:t>
      </w:r>
    </w:p>
    <w:p w14:paraId="4DA85F2A" w14:textId="594402A6" w:rsidR="00FD4BD4" w:rsidRPr="00FD4BD4" w:rsidRDefault="00FD4BD4" w:rsidP="00FD4BD4">
      <w:pPr>
        <w:widowControl w:val="0"/>
        <w:spacing w:line="480" w:lineRule="auto"/>
        <w:ind w:firstLine="720"/>
        <w:contextualSpacing/>
        <w:jc w:val="both"/>
        <w:rPr>
          <w:rFonts w:ascii="Times New Roman" w:hAnsi="Times New Roman" w:cs="Times New Roman"/>
          <w:sz w:val="24"/>
          <w:szCs w:val="24"/>
        </w:rPr>
      </w:pPr>
      <w:r w:rsidRPr="00FD4BD4">
        <w:rPr>
          <w:rFonts w:ascii="Times New Roman" w:hAnsi="Times New Roman" w:cs="Times New Roman"/>
          <w:sz w:val="24"/>
          <w:szCs w:val="24"/>
        </w:rPr>
        <w:t>For all experiments, honey bee subjects were derived from colonies managed at the Iowa State University Horticulture Research Station</w:t>
      </w:r>
      <w:ins w:id="42" w:author="Alex Walton" w:date="2020-07-19T21:07:00Z">
        <w:r w:rsidR="007232B3">
          <w:rPr>
            <w:rFonts w:ascii="Times New Roman" w:hAnsi="Times New Roman" w:cs="Times New Roman"/>
            <w:sz w:val="24"/>
            <w:szCs w:val="24"/>
          </w:rPr>
          <w:t xml:space="preserve"> in Ames, IA</w:t>
        </w:r>
      </w:ins>
      <w:r w:rsidRPr="00FD4BD4">
        <w:rPr>
          <w:rFonts w:ascii="Times New Roman" w:hAnsi="Times New Roman" w:cs="Times New Roman"/>
          <w:sz w:val="24"/>
          <w:szCs w:val="24"/>
        </w:rPr>
        <w:t xml:space="preserve">. All were produced from open-mated queens from commercial stocks. </w:t>
      </w:r>
    </w:p>
    <w:p w14:paraId="4F579E6E" w14:textId="77777777" w:rsidR="00FD4BD4" w:rsidRPr="00FD4BD4" w:rsidRDefault="00FD4BD4" w:rsidP="00FD4BD4">
      <w:pPr>
        <w:widowControl w:val="0"/>
        <w:spacing w:line="480" w:lineRule="auto"/>
        <w:contextualSpacing/>
        <w:jc w:val="both"/>
        <w:rPr>
          <w:rFonts w:ascii="Times New Roman" w:hAnsi="Times New Roman" w:cs="Times New Roman"/>
          <w:b/>
          <w:sz w:val="24"/>
          <w:szCs w:val="24"/>
        </w:rPr>
      </w:pPr>
      <w:r w:rsidRPr="00FD4BD4">
        <w:rPr>
          <w:rFonts w:ascii="Times New Roman" w:hAnsi="Times New Roman" w:cs="Times New Roman"/>
          <w:b/>
          <w:sz w:val="24"/>
          <w:szCs w:val="24"/>
        </w:rPr>
        <w:t>Experiment 1: Acute larval starvation</w:t>
      </w:r>
    </w:p>
    <w:p w14:paraId="6F65C96F" w14:textId="5BE379DF" w:rsidR="00FD4BD4" w:rsidRPr="00FD4BD4" w:rsidRDefault="00FD4BD4" w:rsidP="00FD4BD4">
      <w:pPr>
        <w:widowControl w:val="0"/>
        <w:spacing w:line="480" w:lineRule="auto"/>
        <w:ind w:firstLine="720"/>
        <w:contextualSpacing/>
        <w:jc w:val="both"/>
        <w:rPr>
          <w:rFonts w:ascii="Times New Roman" w:hAnsi="Times New Roman" w:cs="Times New Roman"/>
          <w:sz w:val="24"/>
          <w:szCs w:val="24"/>
        </w:rPr>
      </w:pPr>
      <w:r w:rsidRPr="00FD4BD4">
        <w:rPr>
          <w:rFonts w:ascii="Times New Roman" w:hAnsi="Times New Roman" w:cs="Times New Roman"/>
          <w:sz w:val="24"/>
          <w:szCs w:val="24"/>
        </w:rPr>
        <w:t xml:space="preserve">First, we sought to produce honey bee adults that experienced a highly standardized form of nutritional deprivation as larvae but were still reared under mostly normal colony conditions. To do so, we used a protocol identical to that described in Walton et al 2018, as modified from </w:t>
      </w:r>
      <w:r>
        <w:rPr>
          <w:rFonts w:ascii="Times New Roman" w:hAnsi="Times New Roman" w:cs="Times New Roman"/>
          <w:sz w:val="24"/>
          <w:szCs w:val="24"/>
        </w:rPr>
        <w:fldChar w:fldCharType="begin" w:fldLock="1"/>
      </w:r>
      <w:r w:rsidR="005C2EE9">
        <w:rPr>
          <w:rFonts w:ascii="Times New Roman" w:hAnsi="Times New Roman" w:cs="Times New Roman"/>
          <w:sz w:val="24"/>
          <w:szCs w:val="24"/>
        </w:rPr>
        <w:instrText>ADDIN CSL_CITATION {"citationItems":[{"id":"ITEM-1","itemData":{"DOI":"10.1016/j.anbehav.2014.02.012","ISSN":"00033472","abstract":"The evolution of nonreproductive castes is a fundamental question in evolution biology. The honeybee Apis mellifera L. has a reproductive division of labour: the queen is the primary egg-layer in a colony and has more than 200 ovarian filaments (ovarioles), whereas a worker normally does not reproduce and has fewer than 20 ovarioles. The number of ovarioles influences worker foraging behaviour and the propensity to become an egg-layer in the absence of the queen, suggesting that reproductive regulatory networks evolved with foraging division of labour in honeybee workers. Cooperation between nurse bee feeding behaviour and larval developmental programming results in the differentiation of queens and workers along with variation in ovariole number, body mass and foraging behaviour. Here, we tested how nurse bees affect ovariole number and body mass in workers, and how larvae respond to food delivery during different larval life stages. Our findings demonstrate that nurses control larvae growth and ovariole number by temporally manipulating food delivery and that the response of larvae to food differs with larval life stage and genotype. Body mass of larvae was more sensitive to nutrition during the first to the fourth instar (L1-L4), whereas ovariole number was more sensitive during the fifth instar (L5). Overall, we were able to decouple the nurse feeding program and the larval development program in honeybees. We conclude that nurse feeding behaviour during L5 is critical for modulating ovariole number in workers. © 2014 The Association for the Study of Animal Behaviour.","author":[{"dropping-particle":"","family":"Wang","given":"Ying","non-dropping-particle":"","parse-names":false,"suffix":""},{"dropping-particle":"","family":"Kaftanoglu","given":"Osman","non-dropping-particle":"","parse-names":false,"suffix":""},{"dropping-particle":"","family":"Fondrk","given":"M. Kim","non-dropping-particle":"","parse-names":false,"suffix":""},{"dropping-particle":"","family":"Page","given":"Robert E.","non-dropping-particle":"","parse-names":false,"suffix":""}],"container-title":"Animal Behaviour","id":"ITEM-1","issued":{"date-parts":[["2014"]]},"page":"253-261","publisher":"Elsevier Ltd","title":"Nurse bee behaviour manipulates worker honeybee (Apis mellifera L.) reproductive development","type":"article-journal","volume":"92"},"uris":["http://www.mendeley.com/documents/?uuid=2981ccb6-2f99-4c9d-8cbb-685b5868ac3f"]},{"id":"ITEM-2","itemData":{"DOI":"10.1242/jeb.130435","ISSN":"00220949","abstract":"Most organisms are constantly faced with environmental changes and stressors. In diverse organisms, there is an anticipatory mechanism during development that can program adult phenotypes. The adult phenotype would be adapted to the predicted environment that occurred during organism maturation. However, whether this anticipatory mechanism is present in eusocial species is questionable because eusocial organisms are largely shielded from exogenous conditions by their stable nest environment. In this study, we tested whether food deprivation during development of the honey bee (Apis mellifera), a eusocial insect model, can shift adult phenotypes to better cope with nutritional stress. After subjecting fifth instar worker larvae to short-term starvation, we measured nutrition-related morphology, starvation resistance, physiology, endocrinology and behavior in the adults. We found that the larval starvation caused adult honey bees to become more resilient toward starvation. Moreover, the adult bees were characterized by reduced ovary size, elevated glycogen stores and juvenile hormone (JH) titers, and decreased sugar sensitivity. These changes, in general, can help adult insects survive and reproduce in food-poor environments. Overall, we found for the first time support for an anticipatory mechanism in a eusocial species, the honey bee. Our results suggest that this mechanism may play a role in honey bee queen-worker differentiation and worker division of labor, both of which are related to the responses to nutritional stress.","author":[{"dropping-particle":"","family":"Wang","given":"Ying","non-dropping-particle":"","parse-names":false,"suffix":""},{"dropping-particle":"","family":"Kaftanoglu","given":"Osman","non-dropping-particle":"","parse-names":false,"suffix":""},{"dropping-particle":"","family":"Brent","given":"Colin S.","non-dropping-particle":"","parse-names":false,"suffix":""},{"dropping-particle":"","family":"Page","given":"Robert E.","non-dropping-particle":"","parse-names":false,"suffix":""},{"dropping-particle":"V.","family":"Amdam","given":"Gro","non-dropping-particle":"","parse-names":false,"suffix":""}],"container-title":"Journal of Experimental Biology","id":"ITEM-2","issued":{"date-parts":[["2016"]]},"title":"Starvation stress during larval development facilitates an adaptive response in adult worker honey bees (Apis mellifera L.)","type":"article-journal"},"uris":["http://www.mendeley.com/documents/?uuid=f6d08c93-59d7-4b8d-9d36-cf9cc9690781"]},{"id":"ITEM-3","itemData":{"DOI":"10.1242/jeb.136374","ISSN":"00220949","abstract":"Environmental changes during development have long-term effects on adult phenotypes in diverse organisms. Some of the effects play important roles in helping organisms adapt to different environments, suchasinsectpolymorphism. Others,especiallythoseresultingfroman adverse developmental environment, have a negative effect on adult health and fitness. However, recent studies have shown that those phenotypes influenced by early environmental adversity have adaptive value under certain (anticipatory) conditions that are similar to the developmental environment, though evidence is mostly from morphological and behavioral observations and it is still rare at physiological and molecular levels. In the companion study, we applied a short-term starvation treatment to fifth instar honey bee larvae and measured changes in adult morphology, starvation resistance, hormonal and metabolic physiology and gene expression. Our results suggest that honey bees can adaptively respond to the predicted nutritional stress. In the present study, we further hypothesized that developmental starvation specifically improves the metabolic response of adult bees to starvation instead of globally affecting metabolism under well-fed conditions. Here, we produced adult honey bees that had experienced a short-term larval starvation, thenwestarvedthemfor12 handmonitoredmetabolicrate,bloodsugar concentrations and metabolic reserves. We found that the bees that experienced larval starvation were able to shift to other fuels faster and better maintain stable blood sugar levels during starvation. However, developmental nutritional stress did not change metabolic ratesorblood sugar levels in adult bees under normal conditions. Overall, our study provides further evidence that early larval starvation specifically improves the metabolic responses to adult starvation in honey bees.","author":[{"dropping-particle":"","family":"Wang","given":"Ying","non-dropping-particle":"","parse-names":false,"suffix":""},{"dropping-particle":"","family":"Campbell","given":"Jacob B.","non-dropping-particle":"","parse-names":false,"suffix":""},{"dropping-particle":"","family":"Kaftanoglu","given":"Osman","non-dropping-particle":"","parse-names":false,"suffix":""},{"dropping-particle":"","family":"Page","given":"Robert E.","non-dropping-particle":"","parse-names":false,"suffix":""},{"dropping-particle":"V.","family":"Amdam","given":"Gro","non-dropping-particle":"","parse-names":false,"suffix":""},{"dropping-particle":"","family":"Harrison","given":"Jon F.","non-dropping-particle":"","parse-names":false,"suffix":""}],"container-title":"Journal of Experimental Biology","id":"ITEM-3","issue":"7","issued":{"date-parts":[["2016"]]},"page":"960-968","title":"Larval starvation improves metabolic response to adult starvation in honey bees (Apis mellifera L.)","type":"article-journal","volume":"219"},"uris":["http://www.mendeley.com/documents/?uuid=00779559-10f2-4baa-ac4a-a3d50a7ff7c0"]}],"mendeley":{"formattedCitation":"(Wang et al. 2014, 2016b, 2016a)","manualFormatting":"Wang et al. 2014, 2016b, 2016a","plainTextFormattedCitation":"(Wang et al. 2014, 2016b, 2016a)","previouslyFormattedCitation":"(Wang et al. 2014, 2016b, 2016a)"},"properties":{"noteIndex":0},"schema":"https://github.com/citation-style-language/schema/raw/master/csl-citation.json"}</w:instrText>
      </w:r>
      <w:r>
        <w:rPr>
          <w:rFonts w:ascii="Times New Roman" w:hAnsi="Times New Roman" w:cs="Times New Roman"/>
          <w:sz w:val="24"/>
          <w:szCs w:val="24"/>
        </w:rPr>
        <w:fldChar w:fldCharType="separate"/>
      </w:r>
      <w:r w:rsidRPr="00FD4BD4">
        <w:rPr>
          <w:rFonts w:ascii="Times New Roman" w:hAnsi="Times New Roman" w:cs="Times New Roman"/>
          <w:noProof/>
          <w:sz w:val="24"/>
          <w:szCs w:val="24"/>
        </w:rPr>
        <w:t>Wang et al. 2014, 2016b, 2016a</w:t>
      </w:r>
      <w:r>
        <w:rPr>
          <w:rFonts w:ascii="Times New Roman" w:hAnsi="Times New Roman" w:cs="Times New Roman"/>
          <w:sz w:val="24"/>
          <w:szCs w:val="24"/>
        </w:rPr>
        <w:fldChar w:fldCharType="end"/>
      </w:r>
      <w:ins w:id="43" w:author="Alex Walton" w:date="2020-07-19T21:07:00Z">
        <w:r w:rsidR="007232B3">
          <w:rPr>
            <w:rFonts w:ascii="Times New Roman" w:hAnsi="Times New Roman" w:cs="Times New Roman"/>
            <w:sz w:val="24"/>
            <w:szCs w:val="24"/>
          </w:rPr>
          <w:t>.</w:t>
        </w:r>
      </w:ins>
      <w:del w:id="44" w:author="Alex Walton" w:date="2020-07-19T21:07:00Z">
        <w:r w:rsidR="00605327" w:rsidDel="007232B3">
          <w:rPr>
            <w:rFonts w:ascii="Times New Roman" w:hAnsi="Times New Roman" w:cs="Times New Roman"/>
            <w:sz w:val="24"/>
            <w:szCs w:val="24"/>
          </w:rPr>
          <w:delText>,</w:delText>
        </w:r>
      </w:del>
      <w:r>
        <w:rPr>
          <w:rFonts w:ascii="Times New Roman" w:hAnsi="Times New Roman" w:cs="Times New Roman"/>
          <w:sz w:val="24"/>
          <w:szCs w:val="24"/>
        </w:rPr>
        <w:t xml:space="preserve"> </w:t>
      </w:r>
      <w:ins w:id="45" w:author="Alex Walton" w:date="2020-07-19T21:07:00Z">
        <w:r w:rsidR="007232B3">
          <w:rPr>
            <w:rFonts w:ascii="Times New Roman" w:hAnsi="Times New Roman" w:cs="Times New Roman"/>
            <w:sz w:val="24"/>
            <w:szCs w:val="24"/>
          </w:rPr>
          <w:t>F</w:t>
        </w:r>
      </w:ins>
      <w:del w:id="46" w:author="Alex Walton" w:date="2020-07-19T21:07:00Z">
        <w:r w:rsidRPr="00FD4BD4" w:rsidDel="007232B3">
          <w:rPr>
            <w:rFonts w:ascii="Times New Roman" w:hAnsi="Times New Roman" w:cs="Times New Roman"/>
            <w:sz w:val="24"/>
            <w:szCs w:val="24"/>
          </w:rPr>
          <w:delText>f</w:delText>
        </w:r>
      </w:del>
      <w:r w:rsidRPr="00FD4BD4">
        <w:rPr>
          <w:rFonts w:ascii="Times New Roman" w:hAnsi="Times New Roman" w:cs="Times New Roman"/>
          <w:sz w:val="24"/>
          <w:szCs w:val="24"/>
        </w:rPr>
        <w:t xml:space="preserve">ive queens from five separate honey bee colonies were caged over a frame of drawn, empty comb, for 48h. After this interval, the cages were removed and frames placed back into the colony; eggs were then allowed to hatch and larvae mature as normal.  </w:t>
      </w:r>
      <w:r w:rsidRPr="00FD4BD4">
        <w:rPr>
          <w:rFonts w:ascii="Times New Roman" w:hAnsi="Times New Roman" w:cs="Times New Roman"/>
          <w:sz w:val="24"/>
          <w:szCs w:val="24"/>
        </w:rPr>
        <w:lastRenderedPageBreak/>
        <w:t xml:space="preserve">At 180h after the egg laying interval, the acute starvation treatment, or a control treatment, was performed on each frame. Frames were removed from the colony and nurse bees brushed off the frame completely. A wire push-in cage was then placed over half of the developing larvae, preventing nurse bees from accessing them for feeding; the other half of the larvae on the frame remained accessible. Each frame was outside of the colony &lt;2 minutes during the treatment. The frame was returned to the colony for 10 h, with bees maturing to approximately </w:t>
      </w:r>
      <w:del w:id="47" w:author="Alex Walton" w:date="2020-06-29T21:51:00Z">
        <w:r w:rsidRPr="00FD4BD4" w:rsidDel="00B637BF">
          <w:rPr>
            <w:rFonts w:ascii="Times New Roman" w:hAnsi="Times New Roman" w:cs="Times New Roman"/>
            <w:sz w:val="24"/>
            <w:szCs w:val="24"/>
          </w:rPr>
          <w:delText xml:space="preserve">at </w:delText>
        </w:r>
      </w:del>
      <w:r w:rsidRPr="00FD4BD4">
        <w:rPr>
          <w:rFonts w:ascii="Times New Roman" w:hAnsi="Times New Roman" w:cs="Times New Roman"/>
          <w:sz w:val="24"/>
          <w:szCs w:val="24"/>
        </w:rPr>
        <w:t>the developmental stage where larvae initiate spinning and stop feeding (Jay 1963).  After this point, the frames were taken from the frames briefly and the push in cages removed, again allowing access by adult workers.  Because honey bee larval development is highly regimented, focusing our starvation period to end at the spinning phase does not allow a window for compensatory feeding by the workers; i.e., they cannot feed the starved workers more after the treatment. After the starvation treatment, frames were returned to the colony and the pupae allowed to mature normally to the pharate stage, after which they were removed from the colony and placed in an incubator at 33C overnight. Separate enclosures were placed over each treatment (starved vs control) on each frame to keep emerging adults separate. Once adults had emerged, the treatment and control bees were separated and the resulting bees mixed between the five colony sources. Within the first 24h after emergence, they were then separated into observation cages and treated as described below. This procedure was repeated twice, thus producing two separate generations of workers that experienced these conditions.</w:t>
      </w:r>
    </w:p>
    <w:p w14:paraId="2EEDA19C" w14:textId="77777777" w:rsidR="00FD4BD4" w:rsidRPr="00FD4BD4" w:rsidRDefault="00FD4BD4" w:rsidP="00FD4BD4">
      <w:pPr>
        <w:widowControl w:val="0"/>
        <w:spacing w:line="480" w:lineRule="auto"/>
        <w:ind w:firstLine="720"/>
        <w:contextualSpacing/>
        <w:jc w:val="both"/>
        <w:rPr>
          <w:rFonts w:ascii="Times New Roman" w:hAnsi="Times New Roman" w:cs="Times New Roman"/>
          <w:b/>
          <w:sz w:val="24"/>
          <w:szCs w:val="24"/>
        </w:rPr>
      </w:pPr>
      <w:r w:rsidRPr="00FD4BD4">
        <w:rPr>
          <w:rFonts w:ascii="Times New Roman" w:hAnsi="Times New Roman" w:cs="Times New Roman"/>
          <w:b/>
          <w:sz w:val="24"/>
          <w:szCs w:val="24"/>
        </w:rPr>
        <w:t>Experiment 2: Pollen quality limitation</w:t>
      </w:r>
    </w:p>
    <w:p w14:paraId="6D5DA1EE" w14:textId="6A4ACB70" w:rsidR="00FD4BD4" w:rsidRPr="00FD4BD4" w:rsidRDefault="00FD4BD4" w:rsidP="00FD4BD4">
      <w:pPr>
        <w:widowControl w:val="0"/>
        <w:spacing w:line="480" w:lineRule="auto"/>
        <w:ind w:firstLine="720"/>
        <w:contextualSpacing/>
        <w:jc w:val="both"/>
        <w:rPr>
          <w:rFonts w:ascii="Times New Roman" w:hAnsi="Times New Roman" w:cs="Times New Roman"/>
          <w:sz w:val="24"/>
          <w:szCs w:val="24"/>
        </w:rPr>
      </w:pPr>
      <w:r w:rsidRPr="00FD4BD4">
        <w:rPr>
          <w:rFonts w:ascii="Times New Roman" w:hAnsi="Times New Roman" w:cs="Times New Roman"/>
          <w:sz w:val="24"/>
          <w:szCs w:val="24"/>
        </w:rPr>
        <w:t xml:space="preserve">While Experiment 1 allows a repeatable, standardized nutritional treatment, it is also confounded by the restriction of nurse bees performing other behaviors with the developing larvae, such as grooming and cleaning. Further, such a short, but dramatic, separation from nurse bee care </w:t>
      </w:r>
      <w:r w:rsidRPr="00FD4BD4">
        <w:rPr>
          <w:rFonts w:ascii="Times New Roman" w:hAnsi="Times New Roman" w:cs="Times New Roman"/>
          <w:sz w:val="24"/>
          <w:szCs w:val="24"/>
        </w:rPr>
        <w:lastRenderedPageBreak/>
        <w:t xml:space="preserve">may be unlikely under natural conditions. However, honey bee nutrition can also be affected by the quantity or quality of the food they have access to; recent years have seen an increasing focus on understanding how different nutritional sources affect bees’ resilience to other stressors </w:t>
      </w:r>
      <w:ins w:id="48" w:author="Alex Walton" w:date="2020-06-29T22:13:00Z">
        <w:r w:rsidR="005C2EE9">
          <w:rPr>
            <w:rFonts w:ascii="Times New Roman" w:hAnsi="Times New Roman" w:cs="Times New Roman"/>
            <w:sz w:val="24"/>
            <w:szCs w:val="24"/>
          </w:rPr>
          <w:fldChar w:fldCharType="begin" w:fldLock="1"/>
        </w:r>
      </w:ins>
      <w:r w:rsidR="00A819CA">
        <w:rPr>
          <w:rFonts w:ascii="Times New Roman" w:hAnsi="Times New Roman" w:cs="Times New Roman"/>
          <w:sz w:val="24"/>
          <w:szCs w:val="24"/>
        </w:rPr>
        <w:instrText>ADDIN CSL_CITATION {"citationItems":[{"id":"ITEM-1","itemData":{"DOI":"10.3390/insects10010021","ISSN":"20754450","abstract":"Neonicotinoid insecticides have come under scrutiny for their potential role in honey bee declines. Additionally, reduced access to forage in agricultural areas creates the potential for risk interactions with these pesticides in regions critical for honey production. In this study, we sought to determine whether sufficient access to pollen during larval development could mitigate stress associated with oral clothianidin exposure in honey bee adults. An apiary was established where pollen traps deprived half of the colonies of pollen, which was then supplemented to the others. Adults were fed 0, 10, 40, 200, or 400 µg/L clothianidin in the laboratory, and larval and adult lipids and superoxide dismutase (SOD) activities were compared between feeding treatments. Survival at sublethal concentrations of clothianidin was significantly reduced for adult bees reared in pollen deprived colonies. Adult SOD activity was affected by clothianidin dose but not larval feeding treatment, though within the pollen-deprived cohort, SOD was greater in controls than those fed clothianidin. Larval SOD differed between field replicates, with supplemented colonies having slightly higher activity levels during a period of pollen dearth, indicating that supplementation during these periods is particularly important for mitigating oxidative stress within the hive. Larval lipids were significantly higher in supplemented colonies during a substantial pollen flow, though adult lipids were unaffected by feeding treatment. These results suggest that during periods of pollen dearth, oxidative stress and adult worker longevity will be improved by supplementing colonies with locally collected pollen.","author":[{"dropping-particle":"","family":"Mogren","given":"Christina L.","non-dropping-particle":"","parse-names":false,"suffix":""},{"dropping-particle":"","family":"Danka","given":"Robert G.","non-dropping-particle":"","parse-names":false,"suffix":""},{"dropping-particle":"","family":"Healy","given":"Kristen B.","non-dropping-particle":"","parse-names":false,"suffix":""}],"container-title":"Insects","id":"ITEM-1","issued":{"date-parts":[["2019"]]},"title":"Larval Pollen stress increases adult susceptibility to clothianidin in honey bees","type":"article-journal"},"uris":["http://www.mendeley.com/documents/?uuid=752ef395-8b78-4ff0-a581-e71f9a4cca88"]}],"mendeley":{"formattedCitation":"(Mogren et al. 2019)","plainTextFormattedCitation":"(Mogren et al. 2019)","previouslyFormattedCitation":"(Mogren et al. 2019)"},"properties":{"noteIndex":0},"schema":"https://github.com/citation-style-language/schema/raw/master/csl-citation.json"}</w:instrText>
      </w:r>
      <w:r w:rsidR="005C2EE9">
        <w:rPr>
          <w:rFonts w:ascii="Times New Roman" w:hAnsi="Times New Roman" w:cs="Times New Roman"/>
          <w:sz w:val="24"/>
          <w:szCs w:val="24"/>
        </w:rPr>
        <w:fldChar w:fldCharType="separate"/>
      </w:r>
      <w:r w:rsidR="005C2EE9" w:rsidRPr="005C2EE9">
        <w:rPr>
          <w:rFonts w:ascii="Times New Roman" w:hAnsi="Times New Roman" w:cs="Times New Roman"/>
          <w:noProof/>
          <w:sz w:val="24"/>
          <w:szCs w:val="24"/>
        </w:rPr>
        <w:t>(Mogren et al. 2019)</w:t>
      </w:r>
      <w:ins w:id="49" w:author="Alex Walton" w:date="2020-06-29T22:13:00Z">
        <w:r w:rsidR="005C2EE9">
          <w:rPr>
            <w:rFonts w:ascii="Times New Roman" w:hAnsi="Times New Roman" w:cs="Times New Roman"/>
            <w:sz w:val="24"/>
            <w:szCs w:val="24"/>
          </w:rPr>
          <w:fldChar w:fldCharType="end"/>
        </w:r>
        <w:r w:rsidR="005C2EE9">
          <w:rPr>
            <w:rFonts w:ascii="Times New Roman" w:hAnsi="Times New Roman" w:cs="Times New Roman"/>
            <w:sz w:val="24"/>
            <w:szCs w:val="24"/>
          </w:rPr>
          <w:t xml:space="preserve"> </w:t>
        </w:r>
      </w:ins>
      <w:r w:rsidRPr="00FD4BD4">
        <w:rPr>
          <w:rFonts w:ascii="Times New Roman" w:hAnsi="Times New Roman" w:cs="Times New Roman"/>
          <w:sz w:val="24"/>
          <w:szCs w:val="24"/>
        </w:rPr>
        <w:t>(</w:t>
      </w:r>
      <w:commentRangeStart w:id="50"/>
      <w:r w:rsidRPr="00FD4BD4">
        <w:rPr>
          <w:rFonts w:ascii="Times New Roman" w:hAnsi="Times New Roman" w:cs="Times New Roman"/>
          <w:sz w:val="24"/>
          <w:szCs w:val="24"/>
        </w:rPr>
        <w:t xml:space="preserve">Wright </w:t>
      </w:r>
      <w:commentRangeEnd w:id="50"/>
      <w:r w:rsidR="0021013D">
        <w:rPr>
          <w:rStyle w:val="CommentReference"/>
        </w:rPr>
        <w:commentReference w:id="50"/>
      </w:r>
      <w:r w:rsidRPr="00FD4BD4">
        <w:rPr>
          <w:rFonts w:ascii="Times New Roman" w:hAnsi="Times New Roman" w:cs="Times New Roman"/>
          <w:sz w:val="24"/>
          <w:szCs w:val="24"/>
        </w:rPr>
        <w:t>2019). Therefore, we performed a second set of experiments where we sought to produce adult bees that experienced chronic differences in nutrition during the entirety of development. This poses a challenge as honey bees will not rear larvae successfully if the colony is under full starvation conditions</w:t>
      </w:r>
      <w:del w:id="51" w:author="Alex Walton" w:date="2020-06-29T22:20:00Z">
        <w:r w:rsidRPr="00FD4BD4" w:rsidDel="00A819CA">
          <w:rPr>
            <w:rFonts w:ascii="Times New Roman" w:hAnsi="Times New Roman" w:cs="Times New Roman"/>
            <w:sz w:val="24"/>
            <w:szCs w:val="24"/>
          </w:rPr>
          <w:delText xml:space="preserve"> </w:delText>
        </w:r>
      </w:del>
      <w:ins w:id="52" w:author="Alex Walton" w:date="2020-06-29T22:20:00Z">
        <w:r w:rsidR="00A819CA">
          <w:rPr>
            <w:rFonts w:ascii="Times New Roman" w:hAnsi="Times New Roman" w:cs="Times New Roman"/>
            <w:sz w:val="24"/>
            <w:szCs w:val="24"/>
          </w:rPr>
          <w:t xml:space="preserve"> </w:t>
        </w:r>
        <w:r w:rsidR="00A819CA">
          <w:rPr>
            <w:rFonts w:ascii="Times New Roman" w:hAnsi="Times New Roman" w:cs="Times New Roman"/>
            <w:sz w:val="24"/>
            <w:szCs w:val="24"/>
          </w:rPr>
          <w:fldChar w:fldCharType="begin" w:fldLock="1"/>
        </w:r>
      </w:ins>
      <w:r w:rsidR="00757068">
        <w:rPr>
          <w:rFonts w:ascii="Times New Roman" w:hAnsi="Times New Roman" w:cs="Times New Roman"/>
          <w:sz w:val="24"/>
          <w:szCs w:val="24"/>
        </w:rPr>
        <w:instrText>ADDIN CSL_CITATION {"citationItems":[{"id":"ITEM-1","itemData":{"DOI":"10.1007/s003590100226","ISSN":"03407594","abstract":"We observed the impact of bad pollen supply (non-foraging due to artificial rain and pollen removal under poor-foraging conditions) on the survival of honey bee larvae, and on the total development time from egg-laying to the capping of a larval cell. Five days of non-foraging led to cannibalism of larvae younger than 3 days old and to a shortening of the time until larvae were sealed, but 4- and 5-day-old larvae survived even worse pollen supply situations. Manual pollen removal and reduction of income (pollen trap) induced cannibalism of younger larvae. The larvae's mean capping age significantly correlated with the mean pollen income: the less pollen was stored by the hive during the larvae's development, the earlier the larvae were capped. Both behavioral patterns lead to a quick reduction in the amount of unsealed older brood in response to a shortage of available protein. Older larvae have the highest pollen demand, so this strategy compensates for a shortage of supply by reducing demand. Additionally worker jelly gets enriched by protein gained from cannibalism, and the early capping of older larvae saves the oldest part of the brood, which represents the highest broodcare investment.","author":[{"dropping-particle":"","family":"Schmickl","given":"T.","non-dropping-particle":"","parse-names":false,"suffix":""},{"dropping-particle":"","family":"Crailsheim","given":"K.","non-dropping-particle":"","parse-names":false,"suffix":""}],"container-title":"Journal of Comparative Physiology - A Sensory, Neural, and Behavioral Physiology","id":"ITEM-1","issued":{"date-parts":[["2001"]]},"title":"Cannibalism and early capping: Strategy of honeybee colonies in times of experimental pollen shortages","type":"article-journal"},"uris":["http://www.mendeley.com/documents/?uuid=53f9e425-d16d-41c6-a574-fae66b147880"]}],"mendeley":{"formattedCitation":"(Schmickl and Crailsheim 2001)","plainTextFormattedCitation":"(Schmickl and Crailsheim 2001)","previouslyFormattedCitation":"(Schmickl and Crailsheim 2001)"},"properties":{"noteIndex":0},"schema":"https://github.com/citation-style-language/schema/raw/master/csl-citation.json"}</w:instrText>
      </w:r>
      <w:r w:rsidR="00A819CA">
        <w:rPr>
          <w:rFonts w:ascii="Times New Roman" w:hAnsi="Times New Roman" w:cs="Times New Roman"/>
          <w:sz w:val="24"/>
          <w:szCs w:val="24"/>
        </w:rPr>
        <w:fldChar w:fldCharType="separate"/>
      </w:r>
      <w:r w:rsidR="00A819CA" w:rsidRPr="00A819CA">
        <w:rPr>
          <w:rFonts w:ascii="Times New Roman" w:hAnsi="Times New Roman" w:cs="Times New Roman"/>
          <w:noProof/>
          <w:sz w:val="24"/>
          <w:szCs w:val="24"/>
        </w:rPr>
        <w:t>(Schmickl and Crailsheim 2001)</w:t>
      </w:r>
      <w:ins w:id="53" w:author="Alex Walton" w:date="2020-06-29T22:20:00Z">
        <w:r w:rsidR="00A819CA">
          <w:rPr>
            <w:rFonts w:ascii="Times New Roman" w:hAnsi="Times New Roman" w:cs="Times New Roman"/>
            <w:sz w:val="24"/>
            <w:szCs w:val="24"/>
          </w:rPr>
          <w:fldChar w:fldCharType="end"/>
        </w:r>
      </w:ins>
      <w:del w:id="54" w:author="Alex Walton" w:date="2020-06-29T22:20:00Z">
        <w:r w:rsidRPr="00FD4BD4" w:rsidDel="00A819CA">
          <w:rPr>
            <w:rFonts w:ascii="Times New Roman" w:hAnsi="Times New Roman" w:cs="Times New Roman"/>
            <w:sz w:val="24"/>
            <w:szCs w:val="24"/>
          </w:rPr>
          <w:delText>(REF)</w:delText>
        </w:r>
      </w:del>
      <w:r w:rsidRPr="00FD4BD4">
        <w:rPr>
          <w:rFonts w:ascii="Times New Roman" w:hAnsi="Times New Roman" w:cs="Times New Roman"/>
          <w:sz w:val="24"/>
          <w:szCs w:val="24"/>
        </w:rPr>
        <w:t xml:space="preserve">. Instead, we produced experimental colonies that received pollen diets from single-source pollens that are both naturally collected by bees and </w:t>
      </w:r>
      <w:del w:id="55" w:author="Alex Walton" w:date="2020-06-29T21:52:00Z">
        <w:r w:rsidRPr="00FD4BD4" w:rsidDel="00B637BF">
          <w:rPr>
            <w:rFonts w:ascii="Times New Roman" w:hAnsi="Times New Roman" w:cs="Times New Roman"/>
            <w:sz w:val="24"/>
            <w:szCs w:val="24"/>
          </w:rPr>
          <w:delText xml:space="preserve"> </w:delText>
        </w:r>
      </w:del>
      <w:r w:rsidRPr="00FD4BD4">
        <w:rPr>
          <w:rFonts w:ascii="Times New Roman" w:hAnsi="Times New Roman" w:cs="Times New Roman"/>
          <w:sz w:val="24"/>
          <w:szCs w:val="24"/>
        </w:rPr>
        <w:t>have previously been associated with causing different responses to immune challenge (Di</w:t>
      </w:r>
      <w:ins w:id="56" w:author="Alex Walton" w:date="2020-06-29T21:52:00Z">
        <w:r w:rsidR="00B637BF">
          <w:rPr>
            <w:rFonts w:ascii="Times New Roman" w:hAnsi="Times New Roman" w:cs="Times New Roman"/>
            <w:sz w:val="24"/>
            <w:szCs w:val="24"/>
          </w:rPr>
          <w:t xml:space="preserve"> </w:t>
        </w:r>
      </w:ins>
      <w:r w:rsidRPr="00FD4BD4">
        <w:rPr>
          <w:rFonts w:ascii="Times New Roman" w:hAnsi="Times New Roman" w:cs="Times New Roman"/>
          <w:sz w:val="24"/>
          <w:szCs w:val="24"/>
        </w:rPr>
        <w:t xml:space="preserve">Pasquale et al 2013; Dolezal et al 2019; Rutter et al 2019).   </w:t>
      </w:r>
    </w:p>
    <w:p w14:paraId="3C1A1382" w14:textId="7C81CE70" w:rsidR="00FD4BD4" w:rsidRPr="00FD4BD4" w:rsidRDefault="00FD4BD4" w:rsidP="00FD4BD4">
      <w:pPr>
        <w:widowControl w:val="0"/>
        <w:spacing w:line="480" w:lineRule="auto"/>
        <w:ind w:firstLine="720"/>
        <w:contextualSpacing/>
        <w:jc w:val="both"/>
        <w:rPr>
          <w:rFonts w:ascii="Times New Roman" w:hAnsi="Times New Roman" w:cs="Times New Roman"/>
          <w:sz w:val="24"/>
          <w:szCs w:val="24"/>
        </w:rPr>
      </w:pPr>
      <w:r w:rsidRPr="00FD4BD4">
        <w:rPr>
          <w:rFonts w:ascii="Times New Roman" w:hAnsi="Times New Roman" w:cs="Times New Roman"/>
          <w:sz w:val="24"/>
          <w:szCs w:val="24"/>
        </w:rPr>
        <w:t xml:space="preserve">To accomplish this, in July 2015, we </w:t>
      </w:r>
      <w:del w:id="57" w:author="Alex Walton" w:date="2020-06-29T22:20:00Z">
        <w:r w:rsidRPr="00FD4BD4" w:rsidDel="00757068">
          <w:rPr>
            <w:rFonts w:ascii="Times New Roman" w:hAnsi="Times New Roman" w:cs="Times New Roman"/>
            <w:sz w:val="24"/>
            <w:szCs w:val="24"/>
          </w:rPr>
          <w:delText xml:space="preserve">produced </w:delText>
        </w:r>
      </w:del>
      <w:ins w:id="58" w:author="Alex Walton" w:date="2020-06-29T22:20:00Z">
        <w:r w:rsidR="00757068">
          <w:rPr>
            <w:rFonts w:ascii="Times New Roman" w:hAnsi="Times New Roman" w:cs="Times New Roman"/>
            <w:sz w:val="24"/>
            <w:szCs w:val="24"/>
          </w:rPr>
          <w:t>constructed</w:t>
        </w:r>
        <w:r w:rsidR="00757068" w:rsidRPr="00FD4BD4">
          <w:rPr>
            <w:rFonts w:ascii="Times New Roman" w:hAnsi="Times New Roman" w:cs="Times New Roman"/>
            <w:sz w:val="24"/>
            <w:szCs w:val="24"/>
          </w:rPr>
          <w:t xml:space="preserve"> </w:t>
        </w:r>
      </w:ins>
      <w:r w:rsidRPr="00FD4BD4">
        <w:rPr>
          <w:rFonts w:ascii="Times New Roman" w:hAnsi="Times New Roman" w:cs="Times New Roman"/>
          <w:sz w:val="24"/>
          <w:szCs w:val="24"/>
        </w:rPr>
        <w:t xml:space="preserve">four experimental colonies as the mechanism for delivering the nutritional treatment to our focal larvae. Two colonies would receive putatively high quality </w:t>
      </w:r>
      <w:proofErr w:type="spellStart"/>
      <w:r w:rsidRPr="00FD4BD4">
        <w:rPr>
          <w:rFonts w:ascii="Times New Roman" w:hAnsi="Times New Roman" w:cs="Times New Roman"/>
          <w:i/>
          <w:sz w:val="24"/>
          <w:szCs w:val="24"/>
        </w:rPr>
        <w:t>Castanea</w:t>
      </w:r>
      <w:proofErr w:type="spellEnd"/>
      <w:r w:rsidRPr="00FD4BD4">
        <w:rPr>
          <w:rFonts w:ascii="Times New Roman" w:hAnsi="Times New Roman" w:cs="Times New Roman"/>
          <w:i/>
          <w:sz w:val="24"/>
          <w:szCs w:val="24"/>
        </w:rPr>
        <w:t xml:space="preserve"> spp. </w:t>
      </w:r>
      <w:r w:rsidRPr="00FD4BD4">
        <w:rPr>
          <w:rFonts w:ascii="Times New Roman" w:hAnsi="Times New Roman" w:cs="Times New Roman"/>
          <w:sz w:val="24"/>
          <w:szCs w:val="24"/>
        </w:rPr>
        <w:t xml:space="preserve">pollen and the other two putatively lower quality </w:t>
      </w:r>
      <w:r w:rsidRPr="00FD4BD4">
        <w:rPr>
          <w:rFonts w:ascii="Times New Roman" w:hAnsi="Times New Roman" w:cs="Times New Roman"/>
          <w:i/>
          <w:sz w:val="24"/>
          <w:szCs w:val="24"/>
        </w:rPr>
        <w:t>Cistus</w:t>
      </w:r>
      <w:r w:rsidRPr="00FD4BD4">
        <w:rPr>
          <w:rFonts w:ascii="Times New Roman" w:hAnsi="Times New Roman" w:cs="Times New Roman"/>
          <w:sz w:val="24"/>
          <w:szCs w:val="24"/>
        </w:rPr>
        <w:t xml:space="preserve"> </w:t>
      </w:r>
      <w:r w:rsidRPr="00FD4BD4">
        <w:rPr>
          <w:rFonts w:ascii="Times New Roman" w:hAnsi="Times New Roman" w:cs="Times New Roman"/>
          <w:i/>
          <w:sz w:val="24"/>
          <w:szCs w:val="24"/>
        </w:rPr>
        <w:t>sp.</w:t>
      </w:r>
      <w:r w:rsidRPr="00FD4BD4">
        <w:rPr>
          <w:rFonts w:ascii="Times New Roman" w:hAnsi="Times New Roman" w:cs="Times New Roman"/>
          <w:sz w:val="24"/>
          <w:szCs w:val="24"/>
        </w:rPr>
        <w:t xml:space="preserve"> pollen. Each of these colonies was housed in a standard single deep box per standard beekeeping protocols. Each hive contained ten frames, as follows: two drawn (i.e., covered in wax comb) but empty frames; two drawn frames with one side filled with honey; one frame with capped brood (pupae); 5 frames of foundation (to be removed later). Great care was taken to only use frames that contained no stored pollen.</w:t>
      </w:r>
    </w:p>
    <w:p w14:paraId="4F6B395E" w14:textId="5A34EF12" w:rsidR="00FD4BD4" w:rsidRPr="00FD4BD4" w:rsidRDefault="00FD4BD4" w:rsidP="00FD4BD4">
      <w:pPr>
        <w:widowControl w:val="0"/>
        <w:spacing w:line="480" w:lineRule="auto"/>
        <w:ind w:firstLine="720"/>
        <w:contextualSpacing/>
        <w:jc w:val="both"/>
        <w:rPr>
          <w:rFonts w:ascii="Times New Roman" w:hAnsi="Times New Roman" w:cs="Times New Roman"/>
          <w:sz w:val="24"/>
          <w:szCs w:val="24"/>
        </w:rPr>
      </w:pPr>
      <w:del w:id="59" w:author="Alex Walton" w:date="2020-06-29T22:24:00Z">
        <w:r w:rsidRPr="00FD4BD4" w:rsidDel="00757068">
          <w:rPr>
            <w:rFonts w:ascii="Times New Roman" w:hAnsi="Times New Roman" w:cs="Times New Roman"/>
            <w:sz w:val="24"/>
            <w:szCs w:val="24"/>
          </w:rPr>
          <w:delText xml:space="preserve">The </w:delText>
        </w:r>
      </w:del>
      <w:ins w:id="60" w:author="Alex Walton" w:date="2020-06-29T22:24:00Z">
        <w:r w:rsidR="00757068">
          <w:rPr>
            <w:rFonts w:ascii="Times New Roman" w:hAnsi="Times New Roman" w:cs="Times New Roman"/>
            <w:sz w:val="24"/>
            <w:szCs w:val="24"/>
          </w:rPr>
          <w:t>Bee populations in these</w:t>
        </w:r>
        <w:r w:rsidR="00757068" w:rsidRPr="00FD4BD4">
          <w:rPr>
            <w:rFonts w:ascii="Times New Roman" w:hAnsi="Times New Roman" w:cs="Times New Roman"/>
            <w:sz w:val="24"/>
            <w:szCs w:val="24"/>
          </w:rPr>
          <w:t xml:space="preserve"> </w:t>
        </w:r>
      </w:ins>
      <w:del w:id="61" w:author="Alex Walton" w:date="2020-06-29T22:24:00Z">
        <w:r w:rsidRPr="00FD4BD4" w:rsidDel="00757068">
          <w:rPr>
            <w:rFonts w:ascii="Times New Roman" w:hAnsi="Times New Roman" w:cs="Times New Roman"/>
            <w:sz w:val="24"/>
            <w:szCs w:val="24"/>
          </w:rPr>
          <w:delText xml:space="preserve">colonies </w:delText>
        </w:r>
      </w:del>
      <w:ins w:id="62" w:author="Alex Walton" w:date="2020-06-29T22:24:00Z">
        <w:r w:rsidR="00757068">
          <w:rPr>
            <w:rFonts w:ascii="Times New Roman" w:hAnsi="Times New Roman" w:cs="Times New Roman"/>
            <w:sz w:val="24"/>
            <w:szCs w:val="24"/>
          </w:rPr>
          <w:t>hives</w:t>
        </w:r>
        <w:r w:rsidR="00757068" w:rsidRPr="00FD4BD4">
          <w:rPr>
            <w:rFonts w:ascii="Times New Roman" w:hAnsi="Times New Roman" w:cs="Times New Roman"/>
            <w:sz w:val="24"/>
            <w:szCs w:val="24"/>
          </w:rPr>
          <w:t xml:space="preserve"> </w:t>
        </w:r>
      </w:ins>
      <w:r w:rsidRPr="00FD4BD4">
        <w:rPr>
          <w:rFonts w:ascii="Times New Roman" w:hAnsi="Times New Roman" w:cs="Times New Roman"/>
          <w:sz w:val="24"/>
          <w:szCs w:val="24"/>
        </w:rPr>
        <w:t xml:space="preserve">were </w:t>
      </w:r>
      <w:del w:id="63" w:author="Alex Walton" w:date="2020-06-29T22:24:00Z">
        <w:r w:rsidRPr="00FD4BD4" w:rsidDel="00757068">
          <w:rPr>
            <w:rFonts w:ascii="Times New Roman" w:hAnsi="Times New Roman" w:cs="Times New Roman"/>
            <w:sz w:val="24"/>
            <w:szCs w:val="24"/>
          </w:rPr>
          <w:delText xml:space="preserve">started </w:delText>
        </w:r>
      </w:del>
      <w:ins w:id="64" w:author="Alex Walton" w:date="2020-06-29T22:24:00Z">
        <w:r w:rsidR="00757068">
          <w:rPr>
            <w:rFonts w:ascii="Times New Roman" w:hAnsi="Times New Roman" w:cs="Times New Roman"/>
            <w:sz w:val="24"/>
            <w:szCs w:val="24"/>
          </w:rPr>
          <w:t>initiated</w:t>
        </w:r>
        <w:r w:rsidR="00757068" w:rsidRPr="00FD4BD4">
          <w:rPr>
            <w:rFonts w:ascii="Times New Roman" w:hAnsi="Times New Roman" w:cs="Times New Roman"/>
            <w:sz w:val="24"/>
            <w:szCs w:val="24"/>
          </w:rPr>
          <w:t xml:space="preserve"> </w:t>
        </w:r>
      </w:ins>
      <w:del w:id="65" w:author="Alex Walton" w:date="2020-06-29T22:24:00Z">
        <w:r w:rsidRPr="00FD4BD4" w:rsidDel="00757068">
          <w:rPr>
            <w:rFonts w:ascii="Times New Roman" w:hAnsi="Times New Roman" w:cs="Times New Roman"/>
            <w:sz w:val="24"/>
            <w:szCs w:val="24"/>
          </w:rPr>
          <w:delText xml:space="preserve">in these hives </w:delText>
        </w:r>
      </w:del>
      <w:r w:rsidRPr="00FD4BD4">
        <w:rPr>
          <w:rFonts w:ascii="Times New Roman" w:hAnsi="Times New Roman" w:cs="Times New Roman"/>
          <w:sz w:val="24"/>
          <w:szCs w:val="24"/>
        </w:rPr>
        <w:t xml:space="preserve">by brushing frames of nurse bees from four brood-containing frames from six different colonies (i.e., 24 frames of bees) into a single container. These were them </w:t>
      </w:r>
      <w:commentRangeStart w:id="66"/>
      <w:r w:rsidRPr="00FD4BD4">
        <w:rPr>
          <w:rFonts w:ascii="Times New Roman" w:hAnsi="Times New Roman" w:cs="Times New Roman"/>
          <w:sz w:val="24"/>
          <w:szCs w:val="24"/>
        </w:rPr>
        <w:t>mixed</w:t>
      </w:r>
      <w:commentRangeEnd w:id="66"/>
      <w:r w:rsidRPr="00FD4BD4">
        <w:rPr>
          <w:rFonts w:ascii="Times New Roman" w:hAnsi="Times New Roman" w:cs="Times New Roman"/>
          <w:sz w:val="24"/>
          <w:szCs w:val="24"/>
        </w:rPr>
        <w:commentReference w:id="66"/>
      </w:r>
      <w:r w:rsidRPr="00FD4BD4">
        <w:rPr>
          <w:rFonts w:ascii="Times New Roman" w:hAnsi="Times New Roman" w:cs="Times New Roman"/>
          <w:sz w:val="24"/>
          <w:szCs w:val="24"/>
        </w:rPr>
        <w:t xml:space="preserve"> gently to create a large homogenate of worker bees. From this mixture, approximately 4000 workers were measured out by volume (1.3 liters) and added to </w:t>
      </w:r>
      <w:del w:id="67" w:author="Alex Walton" w:date="2020-06-29T22:25:00Z">
        <w:r w:rsidRPr="00FD4BD4" w:rsidDel="00757068">
          <w:rPr>
            <w:rFonts w:ascii="Times New Roman" w:hAnsi="Times New Roman" w:cs="Times New Roman"/>
            <w:sz w:val="24"/>
            <w:szCs w:val="24"/>
          </w:rPr>
          <w:delText xml:space="preserve">one </w:delText>
        </w:r>
      </w:del>
      <w:ins w:id="68" w:author="Alex Walton" w:date="2020-06-29T22:25:00Z">
        <w:r w:rsidR="00757068">
          <w:rPr>
            <w:rFonts w:ascii="Times New Roman" w:hAnsi="Times New Roman" w:cs="Times New Roman"/>
            <w:sz w:val="24"/>
            <w:szCs w:val="24"/>
          </w:rPr>
          <w:t>each</w:t>
        </w:r>
        <w:r w:rsidR="00757068" w:rsidRPr="00FD4BD4">
          <w:rPr>
            <w:rFonts w:ascii="Times New Roman" w:hAnsi="Times New Roman" w:cs="Times New Roman"/>
            <w:sz w:val="24"/>
            <w:szCs w:val="24"/>
          </w:rPr>
          <w:t xml:space="preserve"> </w:t>
        </w:r>
      </w:ins>
      <w:r w:rsidRPr="00FD4BD4">
        <w:rPr>
          <w:rFonts w:ascii="Times New Roman" w:hAnsi="Times New Roman" w:cs="Times New Roman"/>
          <w:sz w:val="24"/>
          <w:szCs w:val="24"/>
        </w:rPr>
        <w:t xml:space="preserve">of the four experimental hives. As such, each hive began the experiment with an identical worker </w:t>
      </w:r>
      <w:r w:rsidRPr="00FD4BD4">
        <w:rPr>
          <w:rFonts w:ascii="Times New Roman" w:hAnsi="Times New Roman" w:cs="Times New Roman"/>
          <w:sz w:val="24"/>
          <w:szCs w:val="24"/>
        </w:rPr>
        <w:lastRenderedPageBreak/>
        <w:t xml:space="preserve">population from a single </w:t>
      </w:r>
      <w:proofErr w:type="spellStart"/>
      <w:r w:rsidRPr="00FD4BD4">
        <w:rPr>
          <w:rFonts w:ascii="Times New Roman" w:hAnsi="Times New Roman" w:cs="Times New Roman"/>
          <w:sz w:val="24"/>
          <w:szCs w:val="24"/>
        </w:rPr>
        <w:t>homogenated</w:t>
      </w:r>
      <w:proofErr w:type="spellEnd"/>
      <w:r w:rsidRPr="00FD4BD4">
        <w:rPr>
          <w:rFonts w:ascii="Times New Roman" w:hAnsi="Times New Roman" w:cs="Times New Roman"/>
          <w:sz w:val="24"/>
          <w:szCs w:val="24"/>
        </w:rPr>
        <w:t xml:space="preserve"> worker source.  Each colony also received a standardized queen signal, in the form of a commercially available </w:t>
      </w:r>
      <w:proofErr w:type="spellStart"/>
      <w:r w:rsidRPr="00FD4BD4">
        <w:rPr>
          <w:rFonts w:ascii="Times New Roman" w:hAnsi="Times New Roman" w:cs="Times New Roman"/>
          <w:sz w:val="24"/>
          <w:szCs w:val="24"/>
        </w:rPr>
        <w:t>pseudoqueen</w:t>
      </w:r>
      <w:proofErr w:type="spellEnd"/>
      <w:ins w:id="69" w:author="Alex Walton" w:date="2020-06-29T22:31:00Z">
        <w:r w:rsidR="00757068">
          <w:rPr>
            <w:rFonts w:ascii="Times New Roman" w:hAnsi="Times New Roman" w:cs="Times New Roman"/>
            <w:sz w:val="24"/>
            <w:szCs w:val="24"/>
          </w:rPr>
          <w:t xml:space="preserve"> (</w:t>
        </w:r>
        <w:r w:rsidR="00757068" w:rsidRPr="00757068">
          <w:rPr>
            <w:rFonts w:ascii="Times New Roman" w:hAnsi="Times New Roman" w:cs="Times New Roman"/>
            <w:sz w:val="24"/>
            <w:szCs w:val="24"/>
            <w:lang w:bidi="en-US"/>
          </w:rPr>
          <w:t>Mann Lake, LTD, Minnesota</w:t>
        </w:r>
        <w:r w:rsidR="00757068">
          <w:rPr>
            <w:rFonts w:ascii="Times New Roman" w:hAnsi="Times New Roman" w:cs="Times New Roman"/>
            <w:sz w:val="24"/>
            <w:szCs w:val="24"/>
            <w:lang w:bidi="en-US"/>
          </w:rPr>
          <w:t>)</w:t>
        </w:r>
      </w:ins>
      <w:r w:rsidRPr="00FD4BD4">
        <w:rPr>
          <w:rFonts w:ascii="Times New Roman" w:hAnsi="Times New Roman" w:cs="Times New Roman"/>
          <w:sz w:val="24"/>
          <w:szCs w:val="24"/>
        </w:rPr>
        <w:t>; use of this standardized signal removes variation in behavior that may occur due to different queen quality stimuli sensed by the workers.</w:t>
      </w:r>
    </w:p>
    <w:p w14:paraId="5F84AE80" w14:textId="1560A884" w:rsidR="00FD4BD4" w:rsidRPr="00FD4BD4" w:rsidRDefault="00FD4BD4" w:rsidP="00FD4BD4">
      <w:pPr>
        <w:widowControl w:val="0"/>
        <w:spacing w:line="480" w:lineRule="auto"/>
        <w:ind w:firstLine="720"/>
        <w:contextualSpacing/>
        <w:jc w:val="both"/>
        <w:rPr>
          <w:rFonts w:ascii="Times New Roman" w:hAnsi="Times New Roman" w:cs="Times New Roman"/>
          <w:sz w:val="24"/>
          <w:szCs w:val="24"/>
        </w:rPr>
      </w:pPr>
      <w:r w:rsidRPr="00FD4BD4">
        <w:rPr>
          <w:rFonts w:ascii="Times New Roman" w:hAnsi="Times New Roman" w:cs="Times New Roman"/>
          <w:sz w:val="24"/>
          <w:szCs w:val="24"/>
        </w:rPr>
        <w:t xml:space="preserve">To differentiate the hives by nutritional treatment, each colony was fitted with a ‘front porch’ style pollen trap </w:t>
      </w:r>
      <w:ins w:id="70" w:author="Alex Walton" w:date="2020-06-29T22:28:00Z">
        <w:r w:rsidR="00757068">
          <w:rPr>
            <w:rFonts w:ascii="Times New Roman" w:hAnsi="Times New Roman" w:cs="Times New Roman"/>
            <w:sz w:val="24"/>
            <w:szCs w:val="24"/>
          </w:rPr>
          <w:fldChar w:fldCharType="begin" w:fldLock="1"/>
        </w:r>
      </w:ins>
      <w:r w:rsidR="00194072">
        <w:rPr>
          <w:rFonts w:ascii="Times New Roman" w:hAnsi="Times New Roman" w:cs="Times New Roman"/>
          <w:sz w:val="24"/>
          <w:szCs w:val="24"/>
        </w:rPr>
        <w:instrText>ADDIN CSL_CITATION {"citationItems":[{"id":"ITEM-1","itemData":{"DOI":"10.1007/s13592-015-0386-6","ISSN":"12979678","abstract":"Malnutrition is a major cause of colony losses. In managed hives, bees are fed protein supplements (PS) during pollen shortages. If bees were provided with natural forage instead of PS, would they have lower pathogen levels and higher queen and colony survival? We addressed this question by either providing colonies with forage (Brassica rapa—rapini) or feeding them PS from November to February. Soluble protein concentrations in the PS were lower than the rapini pollen as were levels of most amino acids. Nurse bees digested less of the protein in PS than the pollen. Hemolymph protein titers in nurse bees and colony growth did not differ between those fed PS or foraging on rapini. However, colonies fed PS had higher levels of black queen cell virus and Nosema and greater queen losses, indicating that natural forage might improve overwintering survival.","author":[{"dropping-particle":"","family":"DeGrandi-Hoffman","given":"Gloria","non-dropping-particle":"","parse-names":false,"suffix":""},{"dropping-particle":"","family":"Chen","given":"Yanping","non-dropping-particle":"","parse-names":false,"suffix":""},{"dropping-particle":"","family":"Rivera","given":"Raul","non-dropping-particle":"","parse-names":false,"suffix":""},{"dropping-particle":"","family":"Carroll","given":"Mark","non-dropping-particle":"","parse-names":false,"suffix":""},{"dropping-particle":"","family":"Chambers","given":"Mona","non-dropping-particle":"","parse-names":false,"suffix":""},{"dropping-particle":"","family":"Hidalgo","given":"Geoffrey","non-dropping-particle":"","parse-names":false,"suffix":""},{"dropping-particle":"","family":"Jong","given":"Emily Watkins","non-dropping-particle":"de","parse-names":false,"suffix":""}],"container-title":"Apidologie","id":"ITEM-1","issued":{"date-parts":[["2016"]]},"title":"Honey bee colonies provided with natural forage have lower pathogen loads and higher overwinter survival than those fed protein supplements","type":"article-journal"},"uris":["http://www.mendeley.com/documents/?uuid=f73993f1-afec-4a70-8b02-398f8c44b16e"]}],"mendeley":{"formattedCitation":"(DeGrandi-Hoffman et al. 2016)","plainTextFormattedCitation":"(DeGrandi-Hoffman et al. 2016)","previouslyFormattedCitation":"(DeGrandi-Hoffman et al. 2016)"},"properties":{"noteIndex":0},"schema":"https://github.com/citation-style-language/schema/raw/master/csl-citation.json"}</w:instrText>
      </w:r>
      <w:r w:rsidR="00757068">
        <w:rPr>
          <w:rFonts w:ascii="Times New Roman" w:hAnsi="Times New Roman" w:cs="Times New Roman"/>
          <w:sz w:val="24"/>
          <w:szCs w:val="24"/>
        </w:rPr>
        <w:fldChar w:fldCharType="separate"/>
      </w:r>
      <w:r w:rsidR="00757068" w:rsidRPr="00757068">
        <w:rPr>
          <w:rFonts w:ascii="Times New Roman" w:hAnsi="Times New Roman" w:cs="Times New Roman"/>
          <w:noProof/>
          <w:sz w:val="24"/>
          <w:szCs w:val="24"/>
        </w:rPr>
        <w:t>(DeGrandi-Hoffman et al. 2016)</w:t>
      </w:r>
      <w:ins w:id="71" w:author="Alex Walton" w:date="2020-06-29T22:28:00Z">
        <w:r w:rsidR="00757068">
          <w:rPr>
            <w:rFonts w:ascii="Times New Roman" w:hAnsi="Times New Roman" w:cs="Times New Roman"/>
            <w:sz w:val="24"/>
            <w:szCs w:val="24"/>
          </w:rPr>
          <w:fldChar w:fldCharType="end"/>
        </w:r>
        <w:r w:rsidR="00757068">
          <w:rPr>
            <w:rFonts w:ascii="Times New Roman" w:hAnsi="Times New Roman" w:cs="Times New Roman"/>
            <w:sz w:val="24"/>
            <w:szCs w:val="24"/>
          </w:rPr>
          <w:t xml:space="preserve"> </w:t>
        </w:r>
      </w:ins>
      <w:del w:id="72" w:author="Alex Walton" w:date="2020-06-29T22:28:00Z">
        <w:r w:rsidRPr="00FD4BD4" w:rsidDel="00757068">
          <w:rPr>
            <w:rFonts w:ascii="Times New Roman" w:hAnsi="Times New Roman" w:cs="Times New Roman"/>
            <w:sz w:val="24"/>
            <w:szCs w:val="24"/>
          </w:rPr>
          <w:delText xml:space="preserve">(DeGrandi-Hoffman et al 2016 </w:delText>
        </w:r>
        <w:r w:rsidRPr="00FD4BD4" w:rsidDel="00757068">
          <w:rPr>
            <w:rFonts w:ascii="Times New Roman" w:hAnsi="Times New Roman" w:cs="Times New Roman"/>
            <w:sz w:val="24"/>
            <w:szCs w:val="24"/>
          </w:rPr>
          <w:fldChar w:fldCharType="begin"/>
        </w:r>
        <w:r w:rsidRPr="00757068" w:rsidDel="00757068">
          <w:rPr>
            <w:rFonts w:ascii="Times New Roman" w:hAnsi="Times New Roman" w:cs="Times New Roman"/>
            <w:sz w:val="24"/>
            <w:szCs w:val="24"/>
          </w:rPr>
          <w:delInstrText xml:space="preserve"> HYPERLINK "https://doi.org/10.1007/s13592-015-0386-6" </w:delInstrText>
        </w:r>
        <w:r w:rsidRPr="00FD4BD4" w:rsidDel="00757068">
          <w:rPr>
            <w:rFonts w:ascii="Times New Roman" w:hAnsi="Times New Roman" w:cs="Times New Roman"/>
            <w:sz w:val="24"/>
            <w:szCs w:val="24"/>
          </w:rPr>
          <w:fldChar w:fldCharType="separate"/>
        </w:r>
        <w:r w:rsidRPr="00757068" w:rsidDel="00757068">
          <w:rPr>
            <w:rStyle w:val="Hyperlink"/>
            <w:rFonts w:ascii="Times New Roman" w:hAnsi="Times New Roman" w:cs="Times New Roman"/>
            <w:sz w:val="24"/>
            <w:szCs w:val="24"/>
          </w:rPr>
          <w:delText>https://doi.org/10.1007/s13592-015-0386-6</w:delText>
        </w:r>
        <w:r w:rsidRPr="00FD4BD4" w:rsidDel="00757068">
          <w:rPr>
            <w:rFonts w:ascii="Times New Roman" w:hAnsi="Times New Roman" w:cs="Times New Roman"/>
            <w:sz w:val="24"/>
            <w:szCs w:val="24"/>
          </w:rPr>
          <w:fldChar w:fldCharType="end"/>
        </w:r>
        <w:r w:rsidRPr="00FD4BD4" w:rsidDel="00757068">
          <w:rPr>
            <w:rFonts w:ascii="Times New Roman" w:hAnsi="Times New Roman" w:cs="Times New Roman"/>
            <w:sz w:val="24"/>
            <w:szCs w:val="24"/>
          </w:rPr>
          <w:delText xml:space="preserve">) </w:delText>
        </w:r>
      </w:del>
      <w:r w:rsidRPr="00FD4BD4">
        <w:rPr>
          <w:rFonts w:ascii="Times New Roman" w:hAnsi="Times New Roman" w:cs="Times New Roman"/>
          <w:sz w:val="24"/>
          <w:szCs w:val="24"/>
        </w:rPr>
        <w:t>that was constantly engaged. This device knocks the majority of the pollen off of the legs of returning foragers, effectively precluding the colony from accessing pollen resources from the landscape while allowing for free flight of workers and collection of nectar. Instead, each colony received an experimental pollen treatment</w:t>
      </w:r>
      <w:ins w:id="73" w:author="Alex Walton" w:date="2020-06-29T22:34:00Z">
        <w:r w:rsidR="00844416">
          <w:rPr>
            <w:rFonts w:ascii="Times New Roman" w:hAnsi="Times New Roman" w:cs="Times New Roman"/>
            <w:sz w:val="24"/>
            <w:szCs w:val="24"/>
          </w:rPr>
          <w:t xml:space="preserve">. </w:t>
        </w:r>
        <w:r w:rsidR="00844416" w:rsidRPr="00844416">
          <w:rPr>
            <w:rFonts w:ascii="Times New Roman" w:hAnsi="Times New Roman" w:cs="Times New Roman"/>
            <w:sz w:val="24"/>
            <w:szCs w:val="24"/>
            <w:lang w:bidi="en-US"/>
          </w:rPr>
          <w:t xml:space="preserve">10 grams of pollen was placed into </w:t>
        </w:r>
        <w:r w:rsidR="00844416">
          <w:rPr>
            <w:rFonts w:ascii="Times New Roman" w:hAnsi="Times New Roman" w:cs="Times New Roman"/>
            <w:sz w:val="24"/>
            <w:szCs w:val="24"/>
            <w:lang w:bidi="en-US"/>
          </w:rPr>
          <w:t xml:space="preserve">hives </w:t>
        </w:r>
        <w:r w:rsidR="00844416" w:rsidRPr="00844416">
          <w:rPr>
            <w:rFonts w:ascii="Times New Roman" w:hAnsi="Times New Roman" w:cs="Times New Roman"/>
            <w:sz w:val="24"/>
            <w:szCs w:val="24"/>
            <w:lang w:bidi="en-US"/>
          </w:rPr>
          <w:t>every other day</w:t>
        </w:r>
        <w:r w:rsidR="00844416">
          <w:rPr>
            <w:rFonts w:ascii="Times New Roman" w:hAnsi="Times New Roman" w:cs="Times New Roman"/>
            <w:sz w:val="24"/>
            <w:szCs w:val="24"/>
            <w:lang w:bidi="en-US"/>
          </w:rPr>
          <w:t xml:space="preserve"> </w:t>
        </w:r>
      </w:ins>
      <w:ins w:id="74" w:author="Alex Walton" w:date="2020-06-29T22:36:00Z">
        <w:r w:rsidR="00844416">
          <w:rPr>
            <w:rFonts w:ascii="Times New Roman" w:hAnsi="Times New Roman" w:cs="Times New Roman"/>
            <w:sz w:val="24"/>
            <w:szCs w:val="24"/>
            <w:lang w:bidi="en-US"/>
          </w:rPr>
          <w:t>by</w:t>
        </w:r>
      </w:ins>
      <w:ins w:id="75" w:author="Alex Walton" w:date="2020-06-29T22:35:00Z">
        <w:r w:rsidR="00844416">
          <w:rPr>
            <w:rFonts w:ascii="Times New Roman" w:hAnsi="Times New Roman" w:cs="Times New Roman"/>
            <w:sz w:val="24"/>
            <w:szCs w:val="24"/>
            <w:lang w:bidi="en-US"/>
          </w:rPr>
          <w:t xml:space="preserve"> filling a lid from a Falcon 50mL centrifuge tube (</w:t>
        </w:r>
        <w:proofErr w:type="spellStart"/>
        <w:r w:rsidR="00844416">
          <w:rPr>
            <w:rFonts w:ascii="Times New Roman" w:hAnsi="Times New Roman" w:cs="Times New Roman"/>
            <w:sz w:val="24"/>
            <w:szCs w:val="24"/>
            <w:lang w:bidi="en-US"/>
          </w:rPr>
          <w:t>Ther</w:t>
        </w:r>
      </w:ins>
      <w:ins w:id="76" w:author="Alex Walton" w:date="2020-06-29T22:36:00Z">
        <w:r w:rsidR="00844416">
          <w:rPr>
            <w:rFonts w:ascii="Times New Roman" w:hAnsi="Times New Roman" w:cs="Times New Roman"/>
            <w:sz w:val="24"/>
            <w:szCs w:val="24"/>
            <w:lang w:bidi="en-US"/>
          </w:rPr>
          <w:t>mo</w:t>
        </w:r>
        <w:proofErr w:type="spellEnd"/>
        <w:r w:rsidR="00844416">
          <w:rPr>
            <w:rFonts w:ascii="Times New Roman" w:hAnsi="Times New Roman" w:cs="Times New Roman"/>
            <w:sz w:val="24"/>
            <w:szCs w:val="24"/>
            <w:lang w:bidi="en-US"/>
          </w:rPr>
          <w:t xml:space="preserve"> Fisher Scientific)</w:t>
        </w:r>
      </w:ins>
      <w:ins w:id="77" w:author="Alex Walton" w:date="2020-06-29T22:37:00Z">
        <w:r w:rsidR="00844416">
          <w:rPr>
            <w:rFonts w:ascii="Times New Roman" w:hAnsi="Times New Roman" w:cs="Times New Roman"/>
            <w:sz w:val="24"/>
            <w:szCs w:val="24"/>
            <w:lang w:bidi="en-US"/>
          </w:rPr>
          <w:t xml:space="preserve"> with</w:t>
        </w:r>
      </w:ins>
      <w:ins w:id="78" w:author="Alex Walton" w:date="2020-06-29T22:38:00Z">
        <w:r w:rsidR="00844416">
          <w:rPr>
            <w:rFonts w:ascii="Times New Roman" w:hAnsi="Times New Roman" w:cs="Times New Roman"/>
            <w:sz w:val="24"/>
            <w:szCs w:val="24"/>
            <w:lang w:bidi="en-US"/>
          </w:rPr>
          <w:t xml:space="preserve"> </w:t>
        </w:r>
        <w:proofErr w:type="spellStart"/>
        <w:r w:rsidR="00844416">
          <w:rPr>
            <w:rFonts w:ascii="Times New Roman" w:hAnsi="Times New Roman" w:cs="Times New Roman"/>
            <w:i/>
            <w:sz w:val="24"/>
            <w:szCs w:val="24"/>
            <w:lang w:bidi="en-US"/>
          </w:rPr>
          <w:t>Castanea</w:t>
        </w:r>
        <w:proofErr w:type="spellEnd"/>
        <w:r w:rsidR="00844416">
          <w:rPr>
            <w:rFonts w:ascii="Times New Roman" w:hAnsi="Times New Roman" w:cs="Times New Roman"/>
            <w:i/>
            <w:sz w:val="24"/>
            <w:szCs w:val="24"/>
            <w:lang w:bidi="en-US"/>
          </w:rPr>
          <w:t xml:space="preserve"> </w:t>
        </w:r>
        <w:r w:rsidR="00844416">
          <w:rPr>
            <w:rFonts w:ascii="Times New Roman" w:hAnsi="Times New Roman" w:cs="Times New Roman"/>
            <w:sz w:val="24"/>
            <w:szCs w:val="24"/>
            <w:lang w:bidi="en-US"/>
          </w:rPr>
          <w:t xml:space="preserve">or </w:t>
        </w:r>
        <w:r w:rsidR="00844416">
          <w:rPr>
            <w:rFonts w:ascii="Times New Roman" w:hAnsi="Times New Roman" w:cs="Times New Roman"/>
            <w:i/>
            <w:sz w:val="24"/>
            <w:szCs w:val="24"/>
            <w:lang w:bidi="en-US"/>
          </w:rPr>
          <w:t>Cistus</w:t>
        </w:r>
      </w:ins>
      <w:ins w:id="79" w:author="Alex Walton" w:date="2020-06-29T22:37:00Z">
        <w:r w:rsidR="00844416">
          <w:rPr>
            <w:rFonts w:ascii="Times New Roman" w:hAnsi="Times New Roman" w:cs="Times New Roman"/>
            <w:sz w:val="24"/>
            <w:szCs w:val="24"/>
            <w:lang w:bidi="en-US"/>
          </w:rPr>
          <w:t xml:space="preserve"> pollen,</w:t>
        </w:r>
      </w:ins>
      <w:ins w:id="80" w:author="Alex Walton" w:date="2020-06-29T22:36:00Z">
        <w:r w:rsidR="00844416">
          <w:rPr>
            <w:rFonts w:ascii="Times New Roman" w:hAnsi="Times New Roman" w:cs="Times New Roman"/>
            <w:sz w:val="24"/>
            <w:szCs w:val="24"/>
            <w:lang w:bidi="en-US"/>
          </w:rPr>
          <w:t xml:space="preserve"> </w:t>
        </w:r>
      </w:ins>
      <w:ins w:id="81" w:author="Alex Walton" w:date="2020-06-29T22:37:00Z">
        <w:r w:rsidR="00844416">
          <w:rPr>
            <w:rFonts w:ascii="Times New Roman" w:hAnsi="Times New Roman" w:cs="Times New Roman"/>
            <w:sz w:val="24"/>
            <w:szCs w:val="24"/>
            <w:lang w:bidi="en-US"/>
          </w:rPr>
          <w:t>which was then pushed</w:t>
        </w:r>
      </w:ins>
      <w:ins w:id="82" w:author="Alex Walton" w:date="2020-06-29T22:36:00Z">
        <w:r w:rsidR="00844416">
          <w:rPr>
            <w:rFonts w:ascii="Times New Roman" w:hAnsi="Times New Roman" w:cs="Times New Roman"/>
            <w:sz w:val="24"/>
            <w:szCs w:val="24"/>
            <w:lang w:bidi="en-US"/>
          </w:rPr>
          <w:t xml:space="preserve"> into the wax on a frame</w:t>
        </w:r>
      </w:ins>
      <w:ins w:id="83" w:author="Alex Walton" w:date="2020-06-29T22:34:00Z">
        <w:r w:rsidR="00844416" w:rsidRPr="00844416">
          <w:rPr>
            <w:rFonts w:ascii="Times New Roman" w:hAnsi="Times New Roman" w:cs="Times New Roman"/>
            <w:sz w:val="24"/>
            <w:szCs w:val="24"/>
            <w:lang w:bidi="en-US"/>
          </w:rPr>
          <w:t>.</w:t>
        </w:r>
      </w:ins>
      <w:del w:id="84" w:author="Alex Walton" w:date="2020-06-29T22:34:00Z">
        <w:r w:rsidRPr="00FD4BD4" w:rsidDel="00844416">
          <w:rPr>
            <w:rFonts w:ascii="Times New Roman" w:hAnsi="Times New Roman" w:cs="Times New Roman"/>
            <w:sz w:val="24"/>
            <w:szCs w:val="24"/>
          </w:rPr>
          <w:delText>,</w:delText>
        </w:r>
      </w:del>
      <w:ins w:id="85" w:author="Alex Walton" w:date="2020-06-29T22:38:00Z">
        <w:r w:rsidR="00844416">
          <w:rPr>
            <w:rFonts w:ascii="Times New Roman" w:hAnsi="Times New Roman" w:cs="Times New Roman"/>
            <w:sz w:val="24"/>
            <w:szCs w:val="24"/>
          </w:rPr>
          <w:t xml:space="preserve"> </w:t>
        </w:r>
      </w:ins>
      <w:del w:id="86" w:author="Alex Walton" w:date="2020-06-29T22:38:00Z">
        <w:r w:rsidRPr="00FD4BD4" w:rsidDel="00844416">
          <w:rPr>
            <w:rFonts w:ascii="Times New Roman" w:hAnsi="Times New Roman" w:cs="Times New Roman"/>
            <w:sz w:val="24"/>
            <w:szCs w:val="24"/>
          </w:rPr>
          <w:delText xml:space="preserve"> placed on the top bars of each colony, made up of moistened </w:delText>
        </w:r>
        <w:r w:rsidRPr="00FD4BD4" w:rsidDel="00844416">
          <w:rPr>
            <w:rFonts w:ascii="Times New Roman" w:hAnsi="Times New Roman" w:cs="Times New Roman"/>
            <w:i/>
            <w:sz w:val="24"/>
            <w:szCs w:val="24"/>
          </w:rPr>
          <w:delText>Castanea</w:delText>
        </w:r>
        <w:r w:rsidRPr="00FD4BD4" w:rsidDel="00844416">
          <w:rPr>
            <w:rFonts w:ascii="Times New Roman" w:hAnsi="Times New Roman" w:cs="Times New Roman"/>
            <w:sz w:val="24"/>
            <w:szCs w:val="24"/>
          </w:rPr>
          <w:delText xml:space="preserve"> or </w:delText>
        </w:r>
        <w:r w:rsidRPr="00FD4BD4" w:rsidDel="00844416">
          <w:rPr>
            <w:rFonts w:ascii="Times New Roman" w:hAnsi="Times New Roman" w:cs="Times New Roman"/>
            <w:i/>
            <w:sz w:val="24"/>
            <w:szCs w:val="24"/>
          </w:rPr>
          <w:delText>Cistus</w:delText>
        </w:r>
        <w:r w:rsidRPr="00FD4BD4" w:rsidDel="00844416">
          <w:rPr>
            <w:rFonts w:ascii="Times New Roman" w:hAnsi="Times New Roman" w:cs="Times New Roman"/>
            <w:sz w:val="24"/>
            <w:szCs w:val="24"/>
          </w:rPr>
          <w:delText xml:space="preserve"> pollen formed into a 0.5 kg patty.  This patty would be replaced every three days or supplemented if observed being depleted more quickly. </w:delText>
        </w:r>
      </w:del>
      <w:r w:rsidRPr="00FD4BD4">
        <w:rPr>
          <w:rFonts w:ascii="Times New Roman" w:hAnsi="Times New Roman" w:cs="Times New Roman"/>
          <w:sz w:val="24"/>
          <w:szCs w:val="24"/>
        </w:rPr>
        <w:t xml:space="preserve">Thus, each colony was provided </w:t>
      </w:r>
      <w:r w:rsidRPr="00FD4BD4">
        <w:rPr>
          <w:rFonts w:ascii="Times New Roman" w:hAnsi="Times New Roman" w:cs="Times New Roman"/>
          <w:i/>
          <w:sz w:val="24"/>
          <w:szCs w:val="24"/>
        </w:rPr>
        <w:t>ad libitum</w:t>
      </w:r>
      <w:r w:rsidRPr="00FD4BD4">
        <w:rPr>
          <w:rFonts w:ascii="Times New Roman" w:hAnsi="Times New Roman" w:cs="Times New Roman"/>
          <w:sz w:val="24"/>
          <w:szCs w:val="24"/>
        </w:rPr>
        <w:t xml:space="preserve"> access to their respective pollen treatment, but was not able to gather pollen resources from natural forage.</w:t>
      </w:r>
    </w:p>
    <w:p w14:paraId="00275F29" w14:textId="1CC5E102" w:rsidR="00FD4BD4" w:rsidRPr="00FD4BD4" w:rsidRDefault="00FD4BD4" w:rsidP="00FD4BD4">
      <w:pPr>
        <w:widowControl w:val="0"/>
        <w:spacing w:line="480" w:lineRule="auto"/>
        <w:ind w:firstLine="720"/>
        <w:contextualSpacing/>
        <w:jc w:val="both"/>
        <w:rPr>
          <w:rFonts w:ascii="Times New Roman" w:hAnsi="Times New Roman" w:cs="Times New Roman"/>
          <w:sz w:val="24"/>
          <w:szCs w:val="24"/>
        </w:rPr>
      </w:pPr>
      <w:r w:rsidRPr="00FD4BD4">
        <w:rPr>
          <w:rFonts w:ascii="Times New Roman" w:hAnsi="Times New Roman" w:cs="Times New Roman"/>
          <w:sz w:val="24"/>
          <w:szCs w:val="24"/>
        </w:rPr>
        <w:t xml:space="preserve">Because the nutritional status of the workers decides the quality of food delivered to the larvae, it was necessary to first maintain these colonies under experimental conditions for multiple generations of workers to ensure the nutritional treatment was established. The first generation of workers were those in the original colony production, made up of a mixture of workers from wild type colonies; these would first start to be succeeded by the bees emerging from the capped brood frame </w:t>
      </w:r>
      <w:ins w:id="87" w:author="Alex Walton" w:date="2020-06-29T22:40:00Z">
        <w:r w:rsidR="00844416">
          <w:rPr>
            <w:rFonts w:ascii="Times New Roman" w:hAnsi="Times New Roman" w:cs="Times New Roman"/>
            <w:sz w:val="24"/>
            <w:szCs w:val="24"/>
          </w:rPr>
          <w:t xml:space="preserve">initially </w:t>
        </w:r>
      </w:ins>
      <w:r w:rsidRPr="00FD4BD4">
        <w:rPr>
          <w:rFonts w:ascii="Times New Roman" w:hAnsi="Times New Roman" w:cs="Times New Roman"/>
          <w:sz w:val="24"/>
          <w:szCs w:val="24"/>
        </w:rPr>
        <w:t>present in the</w:t>
      </w:r>
      <w:ins w:id="88" w:author="Alex Walton" w:date="2020-06-29T22:40:00Z">
        <w:r w:rsidR="00844416">
          <w:rPr>
            <w:rFonts w:ascii="Times New Roman" w:hAnsi="Times New Roman" w:cs="Times New Roman"/>
            <w:sz w:val="24"/>
            <w:szCs w:val="24"/>
          </w:rPr>
          <w:t xml:space="preserve"> experimental</w:t>
        </w:r>
      </w:ins>
      <w:r w:rsidRPr="00FD4BD4">
        <w:rPr>
          <w:rFonts w:ascii="Times New Roman" w:hAnsi="Times New Roman" w:cs="Times New Roman"/>
          <w:sz w:val="24"/>
          <w:szCs w:val="24"/>
        </w:rPr>
        <w:t xml:space="preserve"> colony</w:t>
      </w:r>
      <w:del w:id="89" w:author="Alex Walton" w:date="2020-06-29T22:40:00Z">
        <w:r w:rsidRPr="00FD4BD4" w:rsidDel="00844416">
          <w:rPr>
            <w:rFonts w:ascii="Times New Roman" w:hAnsi="Times New Roman" w:cs="Times New Roman"/>
            <w:sz w:val="24"/>
            <w:szCs w:val="24"/>
          </w:rPr>
          <w:delText xml:space="preserve"> at the beginning</w:delText>
        </w:r>
      </w:del>
      <w:r w:rsidRPr="00FD4BD4">
        <w:rPr>
          <w:rFonts w:ascii="Times New Roman" w:hAnsi="Times New Roman" w:cs="Times New Roman"/>
          <w:sz w:val="24"/>
          <w:szCs w:val="24"/>
        </w:rPr>
        <w:t xml:space="preserve">. These bees, while experiencing normal larval development, emerged as adults into the nutritional treatment. A second and third frame of pupae was added to each colony once per week for the next three weeks. Also added to each colony were frames of eggs derived from one of four different queens in the general apiary; these provided larvae for the workers to care for to simulate a normal colony environment in the lead up to the </w:t>
      </w:r>
      <w:r w:rsidRPr="00FD4BD4">
        <w:rPr>
          <w:rFonts w:ascii="Times New Roman" w:hAnsi="Times New Roman" w:cs="Times New Roman"/>
          <w:sz w:val="24"/>
          <w:szCs w:val="24"/>
        </w:rPr>
        <w:lastRenderedPageBreak/>
        <w:t>production of the focal bees. When placed into each experimental hive, a frame of undrawn foundation was removed to make space. At 21 days after the creation of the colony (the duration of a worker bees’ development from egg to adulthood),</w:t>
      </w:r>
      <w:del w:id="90" w:author="Alex Walton" w:date="2020-06-29T22:41:00Z">
        <w:r w:rsidRPr="00FD4BD4" w:rsidDel="00844416">
          <w:rPr>
            <w:rFonts w:ascii="Times New Roman" w:hAnsi="Times New Roman" w:cs="Times New Roman"/>
            <w:sz w:val="24"/>
            <w:szCs w:val="24"/>
          </w:rPr>
          <w:delText xml:space="preserve"> a</w:delText>
        </w:r>
      </w:del>
      <w:r w:rsidRPr="00FD4BD4">
        <w:rPr>
          <w:rFonts w:ascii="Times New Roman" w:hAnsi="Times New Roman" w:cs="Times New Roman"/>
          <w:sz w:val="24"/>
          <w:szCs w:val="24"/>
        </w:rPr>
        <w:t xml:space="preserve"> two frames, each partially filled with newly-laid eggs from different unmanipulated queens, </w:t>
      </w:r>
      <w:del w:id="91" w:author="Alex Walton" w:date="2020-06-29T22:41:00Z">
        <w:r w:rsidRPr="00FD4BD4" w:rsidDel="00844416">
          <w:rPr>
            <w:rFonts w:ascii="Times New Roman" w:hAnsi="Times New Roman" w:cs="Times New Roman"/>
            <w:sz w:val="24"/>
            <w:szCs w:val="24"/>
          </w:rPr>
          <w:delText xml:space="preserve">was </w:delText>
        </w:r>
      </w:del>
      <w:ins w:id="92" w:author="Alex Walton" w:date="2020-06-29T22:41:00Z">
        <w:r w:rsidR="00844416">
          <w:rPr>
            <w:rFonts w:ascii="Times New Roman" w:hAnsi="Times New Roman" w:cs="Times New Roman"/>
            <w:sz w:val="24"/>
            <w:szCs w:val="24"/>
          </w:rPr>
          <w:t>were</w:t>
        </w:r>
        <w:r w:rsidR="00844416" w:rsidRPr="00FD4BD4">
          <w:rPr>
            <w:rFonts w:ascii="Times New Roman" w:hAnsi="Times New Roman" w:cs="Times New Roman"/>
            <w:sz w:val="24"/>
            <w:szCs w:val="24"/>
          </w:rPr>
          <w:t xml:space="preserve"> </w:t>
        </w:r>
      </w:ins>
      <w:r w:rsidRPr="00FD4BD4">
        <w:rPr>
          <w:rFonts w:ascii="Times New Roman" w:hAnsi="Times New Roman" w:cs="Times New Roman"/>
          <w:sz w:val="24"/>
          <w:szCs w:val="24"/>
        </w:rPr>
        <w:t xml:space="preserve">added to each colony. These eggs were allowed to develop normally within the colony until the they had reached the pharate stage, after which they were removed to a 33C incubator for adult emergence. </w:t>
      </w:r>
      <w:commentRangeStart w:id="93"/>
      <w:r w:rsidRPr="00FD4BD4">
        <w:rPr>
          <w:rFonts w:ascii="Times New Roman" w:hAnsi="Times New Roman" w:cs="Times New Roman"/>
          <w:sz w:val="24"/>
          <w:szCs w:val="24"/>
        </w:rPr>
        <w:t xml:space="preserve">Once adults had emerged, they were mixed by treatment (i.e., all of the bees derived from </w:t>
      </w:r>
      <w:r w:rsidRPr="00FD4BD4">
        <w:rPr>
          <w:rFonts w:ascii="Times New Roman" w:hAnsi="Times New Roman" w:cs="Times New Roman"/>
          <w:i/>
          <w:sz w:val="24"/>
          <w:szCs w:val="24"/>
        </w:rPr>
        <w:t>Cistus-</w:t>
      </w:r>
      <w:r w:rsidRPr="00FD4BD4">
        <w:rPr>
          <w:rFonts w:ascii="Times New Roman" w:hAnsi="Times New Roman" w:cs="Times New Roman"/>
          <w:sz w:val="24"/>
          <w:szCs w:val="24"/>
        </w:rPr>
        <w:t>treated hives were combined and homogenized) and separated into observation cages for treatment as described below.</w:t>
      </w:r>
      <w:commentRangeEnd w:id="93"/>
      <w:r w:rsidR="00D47F3F">
        <w:rPr>
          <w:rStyle w:val="CommentReference"/>
        </w:rPr>
        <w:commentReference w:id="93"/>
      </w:r>
      <w:r w:rsidRPr="00FD4BD4">
        <w:rPr>
          <w:rFonts w:ascii="Times New Roman" w:hAnsi="Times New Roman" w:cs="Times New Roman"/>
          <w:sz w:val="24"/>
          <w:szCs w:val="24"/>
        </w:rPr>
        <w:t xml:space="preserve"> This procedure was repeated twice more, once 14 days after the original addition of focal eggs, and once more 14 days after that. Each iteration used eggs derived from different, randomly-selected queens. Thus, we produced three separate generations of adults that experienced the hive nutritional treatment. Throughout this period, approximately 500 newly-emerged </w:t>
      </w:r>
      <w:ins w:id="94" w:author="Alex Walton" w:date="2020-06-29T22:46:00Z">
        <w:r w:rsidR="00194072">
          <w:rPr>
            <w:rFonts w:ascii="Times New Roman" w:hAnsi="Times New Roman" w:cs="Times New Roman"/>
            <w:sz w:val="24"/>
            <w:szCs w:val="24"/>
          </w:rPr>
          <w:t xml:space="preserve">non-focal </w:t>
        </w:r>
      </w:ins>
      <w:r w:rsidRPr="00FD4BD4">
        <w:rPr>
          <w:rFonts w:ascii="Times New Roman" w:hAnsi="Times New Roman" w:cs="Times New Roman"/>
          <w:sz w:val="24"/>
          <w:szCs w:val="24"/>
        </w:rPr>
        <w:t xml:space="preserve">adults </w:t>
      </w:r>
      <w:del w:id="95" w:author="Alex Walton" w:date="2020-06-29T22:45:00Z">
        <w:r w:rsidRPr="00FD4BD4" w:rsidDel="00194072">
          <w:rPr>
            <w:rFonts w:ascii="Times New Roman" w:hAnsi="Times New Roman" w:cs="Times New Roman"/>
            <w:sz w:val="24"/>
            <w:szCs w:val="24"/>
          </w:rPr>
          <w:delText>was</w:delText>
        </w:r>
      </w:del>
      <w:ins w:id="96" w:author="Alex Walton" w:date="2020-06-29T22:45:00Z">
        <w:r w:rsidR="00194072" w:rsidRPr="00FD4BD4">
          <w:rPr>
            <w:rFonts w:ascii="Times New Roman" w:hAnsi="Times New Roman" w:cs="Times New Roman"/>
            <w:sz w:val="24"/>
            <w:szCs w:val="24"/>
          </w:rPr>
          <w:t>were</w:t>
        </w:r>
      </w:ins>
      <w:r w:rsidRPr="00FD4BD4">
        <w:rPr>
          <w:rFonts w:ascii="Times New Roman" w:hAnsi="Times New Roman" w:cs="Times New Roman"/>
          <w:sz w:val="24"/>
          <w:szCs w:val="24"/>
        </w:rPr>
        <w:t xml:space="preserve"> added to each colony per week to ensure continuation of a stable population that experienced the hive nutritional treatment for their entire adulthood.</w:t>
      </w:r>
    </w:p>
    <w:p w14:paraId="017A68A3" w14:textId="77777777" w:rsidR="00FD4BD4" w:rsidRPr="00FD4BD4" w:rsidRDefault="00FD4BD4" w:rsidP="00FD4BD4">
      <w:pPr>
        <w:widowControl w:val="0"/>
        <w:spacing w:line="480" w:lineRule="auto"/>
        <w:ind w:firstLine="720"/>
        <w:contextualSpacing/>
        <w:jc w:val="both"/>
        <w:rPr>
          <w:rFonts w:ascii="Times New Roman" w:hAnsi="Times New Roman" w:cs="Times New Roman"/>
          <w:sz w:val="24"/>
          <w:szCs w:val="24"/>
        </w:rPr>
      </w:pPr>
    </w:p>
    <w:p w14:paraId="500CE64B" w14:textId="77777777" w:rsidR="00FD4BD4" w:rsidRPr="00FD4BD4" w:rsidDel="00194072" w:rsidRDefault="00FD4BD4">
      <w:pPr>
        <w:widowControl w:val="0"/>
        <w:spacing w:line="480" w:lineRule="auto"/>
        <w:contextualSpacing/>
        <w:jc w:val="both"/>
        <w:rPr>
          <w:del w:id="97" w:author="Alex Walton" w:date="2020-06-29T22:46:00Z"/>
          <w:rFonts w:ascii="Times New Roman" w:hAnsi="Times New Roman" w:cs="Times New Roman"/>
          <w:sz w:val="24"/>
          <w:szCs w:val="24"/>
        </w:rPr>
        <w:pPrChange w:id="98" w:author="Alex Walton" w:date="2020-06-29T22:46:00Z">
          <w:pPr>
            <w:widowControl w:val="0"/>
            <w:spacing w:line="480" w:lineRule="auto"/>
            <w:ind w:firstLine="720"/>
            <w:contextualSpacing/>
            <w:jc w:val="both"/>
          </w:pPr>
        </w:pPrChange>
      </w:pPr>
      <w:r w:rsidRPr="00FD4BD4">
        <w:rPr>
          <w:rFonts w:ascii="Times New Roman" w:hAnsi="Times New Roman" w:cs="Times New Roman"/>
          <w:b/>
          <w:sz w:val="24"/>
          <w:szCs w:val="24"/>
        </w:rPr>
        <w:t>Body analysis of nutritional treatments</w:t>
      </w:r>
    </w:p>
    <w:p w14:paraId="19EBB27D" w14:textId="77777777" w:rsidR="00FD4BD4" w:rsidRPr="00FD4BD4" w:rsidRDefault="00FD4BD4">
      <w:pPr>
        <w:widowControl w:val="0"/>
        <w:spacing w:line="480" w:lineRule="auto"/>
        <w:contextualSpacing/>
        <w:jc w:val="both"/>
        <w:rPr>
          <w:rFonts w:ascii="Times New Roman" w:hAnsi="Times New Roman" w:cs="Times New Roman"/>
          <w:sz w:val="24"/>
          <w:szCs w:val="24"/>
        </w:rPr>
        <w:pPrChange w:id="99" w:author="Alex Walton" w:date="2020-06-29T22:46:00Z">
          <w:pPr>
            <w:widowControl w:val="0"/>
            <w:spacing w:line="480" w:lineRule="auto"/>
            <w:ind w:firstLine="720"/>
            <w:contextualSpacing/>
            <w:jc w:val="both"/>
          </w:pPr>
        </w:pPrChange>
      </w:pPr>
    </w:p>
    <w:p w14:paraId="022B190A" w14:textId="5E4E3210" w:rsidR="00FD4BD4" w:rsidRPr="00FD4BD4" w:rsidRDefault="00FD4BD4" w:rsidP="00FD4BD4">
      <w:pPr>
        <w:widowControl w:val="0"/>
        <w:spacing w:line="480" w:lineRule="auto"/>
        <w:ind w:firstLine="720"/>
        <w:contextualSpacing/>
        <w:jc w:val="both"/>
        <w:rPr>
          <w:rFonts w:ascii="Times New Roman" w:hAnsi="Times New Roman" w:cs="Times New Roman"/>
          <w:sz w:val="24"/>
          <w:szCs w:val="24"/>
        </w:rPr>
      </w:pPr>
      <w:r w:rsidRPr="00FD4BD4">
        <w:rPr>
          <w:rFonts w:ascii="Times New Roman" w:hAnsi="Times New Roman" w:cs="Times New Roman"/>
          <w:sz w:val="24"/>
          <w:szCs w:val="24"/>
        </w:rPr>
        <w:t xml:space="preserve">For each nutritional treatment, body mass and total lipid content was measured on a subset of newly-emerged bees (pre-virus treatment) that were not used in the cage assays. For experiment 1, 16 bees from the starvation treatment and 20 from the normal diet treatment were weighed; 6 from each treatment were assayed for lipid content. For experiment 2, 12 </w:t>
      </w:r>
      <w:r w:rsidRPr="00FD4BD4">
        <w:rPr>
          <w:rFonts w:ascii="Times New Roman" w:hAnsi="Times New Roman" w:cs="Times New Roman"/>
          <w:i/>
          <w:sz w:val="24"/>
          <w:szCs w:val="24"/>
        </w:rPr>
        <w:t>Cistus-</w:t>
      </w:r>
      <w:r w:rsidRPr="00FD4BD4">
        <w:rPr>
          <w:rFonts w:ascii="Times New Roman" w:hAnsi="Times New Roman" w:cs="Times New Roman"/>
          <w:sz w:val="24"/>
          <w:szCs w:val="24"/>
        </w:rPr>
        <w:t xml:space="preserve">reared and 10 </w:t>
      </w:r>
      <w:proofErr w:type="spellStart"/>
      <w:r w:rsidRPr="00FD4BD4">
        <w:rPr>
          <w:rFonts w:ascii="Times New Roman" w:hAnsi="Times New Roman" w:cs="Times New Roman"/>
          <w:i/>
          <w:sz w:val="24"/>
          <w:szCs w:val="24"/>
        </w:rPr>
        <w:t>Castanea</w:t>
      </w:r>
      <w:proofErr w:type="spellEnd"/>
      <w:r w:rsidRPr="00FD4BD4">
        <w:rPr>
          <w:rFonts w:ascii="Times New Roman" w:hAnsi="Times New Roman" w:cs="Times New Roman"/>
          <w:i/>
          <w:sz w:val="24"/>
          <w:szCs w:val="24"/>
        </w:rPr>
        <w:t>-</w:t>
      </w:r>
      <w:r w:rsidRPr="00FD4BD4">
        <w:rPr>
          <w:rFonts w:ascii="Times New Roman" w:hAnsi="Times New Roman" w:cs="Times New Roman"/>
          <w:sz w:val="24"/>
          <w:szCs w:val="24"/>
        </w:rPr>
        <w:t xml:space="preserve">reared bees were weighed and measured for lipid content. Lipid content was assayed as described in </w:t>
      </w:r>
      <w:ins w:id="100" w:author="Alex Walton" w:date="2020-06-29T22:48:00Z">
        <w:r w:rsidR="00194072">
          <w:rPr>
            <w:rFonts w:ascii="Times New Roman" w:hAnsi="Times New Roman" w:cs="Times New Roman"/>
            <w:sz w:val="24"/>
            <w:szCs w:val="24"/>
          </w:rPr>
          <w:fldChar w:fldCharType="begin" w:fldLock="1"/>
        </w:r>
      </w:ins>
      <w:r w:rsidR="001E42DA">
        <w:rPr>
          <w:rFonts w:ascii="Times New Roman" w:hAnsi="Times New Roman" w:cs="Times New Roman"/>
          <w:sz w:val="24"/>
          <w:szCs w:val="24"/>
        </w:rPr>
        <w:instrText>ADDIN CSL_CITATION {"citationItems":[{"id":"ITEM-1","itemData":{"DOI":"10.1016/j.anbehav.2004.03.017","ISSN":"00033472","abstract":"We determined whether there is an association between nutritional state (as indicated by stored abdominal lipid amounts) and division of labour in the honeybee, Apis mellifera. We found that foragers (typically older bees) had lower lipid amounts than did nurses (typically young bees). Results from experimental colonies that contained nurses and foragers of the same age showed that the lipid decline in foragers was not attributable to age. Analysis of bees with different amounts of foraging experience revealed little effect of the act of foraging on lipid stores. Lipid levels were low even on the first day of foraging, suggesting that the decline in stored lipid precedes the onset of foraging. We also found that bees that revert from foraging to nursing did not regain their lipid stores, indicating that high lipid stores are not required to sustain brood care behaviour. This demonstration of a robust association between reduced lipid stores and the transition to foraging suggests that worker nutritional state may be involved in the regulation of division of labour in honeybee colonies. © 2004 The Association for the Study of Animal Behaviour. Published by Elsevier Ltd. All rights reserved.","author":[{"dropping-particle":"","family":"Toth","given":"Amy L.","non-dropping-particle":"","parse-names":false,"suffix":""},{"dropping-particle":"","family":"Robinson","given":"Gene E.","non-dropping-particle":"","parse-names":false,"suffix":""}],"container-title":"Animal Behaviour","id":"ITEM-1","issue":"2","issued":{"date-parts":[["2005","2"]]},"page":"427-435","title":"Worker nutrition and division of labour in honeybees","type":"article-journal","volume":"69"},"uris":["http://www.mendeley.com/documents/?uuid=26b362ef-42d0-3131-85a3-856edd9a8bdf"]}],"mendeley":{"formattedCitation":"(Toth and Robinson 2005)","manualFormatting":"Toth and Robinson 2005","plainTextFormattedCitation":"(Toth and Robinson 2005)","previouslyFormattedCitation":"(Toth and Robinson 2005)"},"properties":{"noteIndex":0},"schema":"https://github.com/citation-style-language/schema/raw/master/csl-citation.json"}</w:instrText>
      </w:r>
      <w:r w:rsidR="00194072">
        <w:rPr>
          <w:rFonts w:ascii="Times New Roman" w:hAnsi="Times New Roman" w:cs="Times New Roman"/>
          <w:sz w:val="24"/>
          <w:szCs w:val="24"/>
        </w:rPr>
        <w:fldChar w:fldCharType="separate"/>
      </w:r>
      <w:del w:id="101" w:author="Alex Walton" w:date="2020-06-29T22:48:00Z">
        <w:r w:rsidR="00194072" w:rsidRPr="00194072" w:rsidDel="00194072">
          <w:rPr>
            <w:rFonts w:ascii="Times New Roman" w:hAnsi="Times New Roman" w:cs="Times New Roman"/>
            <w:noProof/>
            <w:sz w:val="24"/>
            <w:szCs w:val="24"/>
          </w:rPr>
          <w:delText>(</w:delText>
        </w:r>
      </w:del>
      <w:r w:rsidR="00194072" w:rsidRPr="00194072">
        <w:rPr>
          <w:rFonts w:ascii="Times New Roman" w:hAnsi="Times New Roman" w:cs="Times New Roman"/>
          <w:noProof/>
          <w:sz w:val="24"/>
          <w:szCs w:val="24"/>
        </w:rPr>
        <w:t>Toth and Robinson 2005</w:t>
      </w:r>
      <w:del w:id="102" w:author="Alex Walton" w:date="2020-06-29T22:48:00Z">
        <w:r w:rsidR="00194072" w:rsidRPr="00194072" w:rsidDel="00194072">
          <w:rPr>
            <w:rFonts w:ascii="Times New Roman" w:hAnsi="Times New Roman" w:cs="Times New Roman"/>
            <w:noProof/>
            <w:sz w:val="24"/>
            <w:szCs w:val="24"/>
          </w:rPr>
          <w:delText>)</w:delText>
        </w:r>
      </w:del>
      <w:ins w:id="103" w:author="Alex Walton" w:date="2020-06-29T22:48:00Z">
        <w:r w:rsidR="00194072">
          <w:rPr>
            <w:rFonts w:ascii="Times New Roman" w:hAnsi="Times New Roman" w:cs="Times New Roman"/>
            <w:sz w:val="24"/>
            <w:szCs w:val="24"/>
          </w:rPr>
          <w:fldChar w:fldCharType="end"/>
        </w:r>
      </w:ins>
      <w:del w:id="104" w:author="Alex Walton" w:date="2020-06-29T22:48:00Z">
        <w:r w:rsidRPr="00FD4BD4" w:rsidDel="001E42DA">
          <w:rPr>
            <w:rFonts w:ascii="Times New Roman" w:hAnsi="Times New Roman" w:cs="Times New Roman"/>
            <w:sz w:val="24"/>
            <w:szCs w:val="24"/>
          </w:rPr>
          <w:delText>Toth and Robinson 2005</w:delText>
        </w:r>
      </w:del>
      <w:r w:rsidRPr="00FD4BD4">
        <w:rPr>
          <w:rFonts w:ascii="Times New Roman" w:hAnsi="Times New Roman" w:cs="Times New Roman"/>
          <w:sz w:val="24"/>
          <w:szCs w:val="24"/>
        </w:rPr>
        <w:t xml:space="preserve">, as modified by </w:t>
      </w:r>
      <w:commentRangeStart w:id="105"/>
      <w:ins w:id="106" w:author="Alex Walton" w:date="2020-06-29T22:55:00Z">
        <w:r w:rsidR="001E42DA">
          <w:rPr>
            <w:rFonts w:ascii="Times New Roman" w:hAnsi="Times New Roman" w:cs="Times New Roman"/>
            <w:sz w:val="24"/>
            <w:szCs w:val="24"/>
          </w:rPr>
          <w:fldChar w:fldCharType="begin" w:fldLock="1"/>
        </w:r>
      </w:ins>
      <w:r w:rsidR="0063489D">
        <w:rPr>
          <w:rFonts w:ascii="Times New Roman" w:hAnsi="Times New Roman" w:cs="Times New Roman"/>
          <w:sz w:val="24"/>
          <w:szCs w:val="24"/>
        </w:rPr>
        <w:instrText>ADDIN CSL_CITATION {"citationItems":[{"id":"ITEM-1","itemData":{"DOI":"10.1093/jee/tov301","ISSN":"1938291X","abstract":"Honey bees are exposed to a variety of environmental factors that impact their health, including nutritional stress, pathogens, and pesticides. In particular, there has been increasing evidence that sublethal exposure to pesticides can cause subtle, yet important effects on honey bee health and behavior. Here, we add to this body of knowledge by presenting data on bee-collected pollen containing sublethal levels of cyhalothrin, a pyrethroid insecticide, which, when fed to young honey bees, resulted in significant changes in lifespan, nutritional physiology, and behavior. For the first time, we show that when young, nest-aged bees are presented with pollen containing field-relevant levels of cyhalothrin, they reduce their consumption of contaminated pollen. This indicates that, at least for some chemicals, young bees are able to detect contamination in pollen and change their behavioral response, even if the contamination levels do not prevent foraging honey bees from collecting the contaminated pollen.","author":[{"dropping-particle":"","family":"Dolezal","given":"Adam G.","non-dropping-particle":"","parse-names":false,"suffix":""},{"dropping-particle":"","family":"Carrillo-Tripp","given":"Jimena","non-dropping-particle":"","parse-names":false,"suffix":""},{"dropping-particle":"","family":"Miller","given":"W. Allen","non-dropping-particle":"","parse-names":false,"suffix":""},{"dropping-particle":"","family":"Bonning","given":"Bryony C.","non-dropping-particle":"","parse-names":false,"suffix":""},{"dropping-particle":"","family":"Toth","given":"Amy L.","non-dropping-particle":"","parse-names":false,"suffix":""}],"container-title":"Journal of Economic Entomology","id":"ITEM-1","issued":{"date-parts":[["2016"]]},"title":"Pollen contaminated with field-relevant levels of cyhalothrin affects honey bee survival, nutritional physiology, and pollen consumption behavior","type":"article-journal"},"uris":["http://www.mendeley.com/documents/?uuid=5a4232fc-1872-4094-a77a-ba6950b6f868"]},{"id":"ITEM-2","itemData":{"DOI":"10.1371/journal.pone.0153531","ISSN":"19326203","abstract":"As key pollinators, honey bees are crucial to many natural and agricultural ecosystems. An important factor in the health of honey bees is the availability of diverse floral resources. However, inmany parts of the world, high-intensity agriculture could result in a reduction in honey bee forage. Previous studies have investigated how the landscape surrounding honey bee hives affects some aspects of honey bee health, but to our knowledge there have been no investigations of the effects of intensively cultivated landscapes on indicators of individual bee health such as nutritional physiology and pathogen loads. Furthermore, agricultural landscapes in different regions vary greatly in forage and land management, indicating a need for additional information on the relationship between honey bee health and landscape cultivation. Here, we add to this growing body of information by investigating differences in nutritional physiology between honey bees kept in areas of comparatively low and high cultivation in an area generally high agricultural intensity in the Midwestern United States.We focused on bees collected directly before winter, because overwintering stress poses one of the most serious problems for honey bees in temperate climates.We found that honey bees kept in areas of lower cultivation exhibited higher lipid levels than those kept in areas of high cultivation, but this effect was observed only in colonies that were free of Varroa mites. Furthermore, we found that the presence of mites was associated with lower lipid levels and higher titers of deformed wing virus (DWV), as well as a non-significant trend towards higher overwinter losses. Overall, these results show that mite infestation interacts with landscape, obscuring the effects of landscape alone and suggesting that the benefits of improved foraging landscape could be lost without adequate control of mite infestations.","author":[{"dropping-particle":"","family":"Dolezal","given":"Adam G.","non-dropping-particle":"","parse-names":false,"suffix":""},{"dropping-particle":"","family":"Carrillo-Tripp","given":"Jimena","non-dropping-particle":"","parse-names":false,"suffix":""},{"dropping-particle":"","family":"Allen Miller","given":"W.","non-dropping-particle":"","parse-names":false,"suffix":""},{"dropping-particle":"","family":"Bonning","given":"Bryony C.","non-dropping-particle":"","parse-names":false,"suffix":""},{"dropping-particle":"","family":"Toth","given":"Amy L.","non-dropping-particle":"","parse-names":false,"suffix":""}],"container-title":"PLoS ONE","id":"ITEM-2","issued":{"date-parts":[["2016"]]},"title":"Intensively cultivated landscape and varroa mite infestation are associated with reduced honey bee nutritional state","type":"article-journal"},"uris":["http://www.mendeley.com/documents/?uuid=e7939b64-a209-4200-92f5-c731914dc2b1"]}],"mendeley":{"formattedCitation":"(Dolezal et al. 2016b, 2016a)","plainTextFormattedCitation":"(Dolezal et al. 2016b, 2016a)","previouslyFormattedCitation":"(Dolezal et al. 2016b, 2016a)"},"properties":{"noteIndex":0},"schema":"https://github.com/citation-style-language/schema/raw/master/csl-citation.json"}</w:instrText>
      </w:r>
      <w:r w:rsidR="001E42DA">
        <w:rPr>
          <w:rFonts w:ascii="Times New Roman" w:hAnsi="Times New Roman" w:cs="Times New Roman"/>
          <w:sz w:val="24"/>
          <w:szCs w:val="24"/>
        </w:rPr>
        <w:fldChar w:fldCharType="separate"/>
      </w:r>
      <w:r w:rsidR="001E42DA" w:rsidRPr="001E42DA">
        <w:rPr>
          <w:rFonts w:ascii="Times New Roman" w:hAnsi="Times New Roman" w:cs="Times New Roman"/>
          <w:noProof/>
          <w:sz w:val="24"/>
          <w:szCs w:val="24"/>
        </w:rPr>
        <w:t>(Dolezal et al. 2016b, 2016a)</w:t>
      </w:r>
      <w:ins w:id="107" w:author="Alex Walton" w:date="2020-06-29T22:55:00Z">
        <w:r w:rsidR="001E42DA">
          <w:rPr>
            <w:rFonts w:ascii="Times New Roman" w:hAnsi="Times New Roman" w:cs="Times New Roman"/>
            <w:sz w:val="24"/>
            <w:szCs w:val="24"/>
          </w:rPr>
          <w:fldChar w:fldCharType="end"/>
        </w:r>
        <w:commentRangeEnd w:id="105"/>
        <w:r w:rsidR="001E42DA">
          <w:rPr>
            <w:rStyle w:val="CommentReference"/>
          </w:rPr>
          <w:commentReference w:id="105"/>
        </w:r>
      </w:ins>
      <w:del w:id="108" w:author="Alex Walton" w:date="2020-06-29T22:55:00Z">
        <w:r w:rsidRPr="00FD4BD4" w:rsidDel="001E42DA">
          <w:rPr>
            <w:rFonts w:ascii="Times New Roman" w:hAnsi="Times New Roman" w:cs="Times New Roman"/>
            <w:sz w:val="24"/>
            <w:szCs w:val="24"/>
          </w:rPr>
          <w:delText>Dolezal et al 2016</w:delText>
        </w:r>
      </w:del>
      <w:r w:rsidRPr="00FD4BD4">
        <w:rPr>
          <w:rFonts w:ascii="Times New Roman" w:hAnsi="Times New Roman" w:cs="Times New Roman"/>
          <w:sz w:val="24"/>
          <w:szCs w:val="24"/>
        </w:rPr>
        <w:t>.</w:t>
      </w:r>
    </w:p>
    <w:p w14:paraId="4A6C4DE1" w14:textId="77777777" w:rsidR="00FD4BD4" w:rsidRPr="00FD4BD4" w:rsidRDefault="00FD4BD4" w:rsidP="00FD4BD4">
      <w:pPr>
        <w:widowControl w:val="0"/>
        <w:spacing w:line="480" w:lineRule="auto"/>
        <w:ind w:firstLine="720"/>
        <w:contextualSpacing/>
        <w:jc w:val="both"/>
        <w:rPr>
          <w:rFonts w:ascii="Times New Roman" w:hAnsi="Times New Roman" w:cs="Times New Roman"/>
          <w:sz w:val="24"/>
          <w:szCs w:val="24"/>
        </w:rPr>
      </w:pPr>
    </w:p>
    <w:p w14:paraId="37F481E4" w14:textId="77777777" w:rsidR="00FD4BD4" w:rsidRPr="00FD4BD4" w:rsidRDefault="00FD4BD4">
      <w:pPr>
        <w:widowControl w:val="0"/>
        <w:spacing w:line="480" w:lineRule="auto"/>
        <w:contextualSpacing/>
        <w:jc w:val="both"/>
        <w:rPr>
          <w:rFonts w:ascii="Times New Roman" w:hAnsi="Times New Roman" w:cs="Times New Roman"/>
          <w:b/>
          <w:sz w:val="24"/>
          <w:szCs w:val="24"/>
        </w:rPr>
        <w:pPrChange w:id="109" w:author="Alex Walton" w:date="2020-06-29T22:46:00Z">
          <w:pPr>
            <w:widowControl w:val="0"/>
            <w:spacing w:line="480" w:lineRule="auto"/>
            <w:ind w:firstLine="720"/>
            <w:contextualSpacing/>
            <w:jc w:val="both"/>
          </w:pPr>
        </w:pPrChange>
      </w:pPr>
      <w:r w:rsidRPr="00FD4BD4">
        <w:rPr>
          <w:rFonts w:ascii="Times New Roman" w:hAnsi="Times New Roman" w:cs="Times New Roman"/>
          <w:b/>
          <w:sz w:val="24"/>
          <w:szCs w:val="24"/>
        </w:rPr>
        <w:lastRenderedPageBreak/>
        <w:t>Cage assays</w:t>
      </w:r>
    </w:p>
    <w:p w14:paraId="3A27C771" w14:textId="2AE4CF75" w:rsidR="00FD4BD4" w:rsidRPr="00FD4BD4" w:rsidDel="0063489D" w:rsidRDefault="00FD4BD4" w:rsidP="00FD4BD4">
      <w:pPr>
        <w:widowControl w:val="0"/>
        <w:spacing w:line="480" w:lineRule="auto"/>
        <w:ind w:firstLine="720"/>
        <w:contextualSpacing/>
        <w:jc w:val="both"/>
        <w:rPr>
          <w:del w:id="110" w:author="Alex Walton" w:date="2020-06-29T22:58:00Z"/>
          <w:rFonts w:ascii="Times New Roman" w:hAnsi="Times New Roman" w:cs="Times New Roman"/>
          <w:sz w:val="24"/>
          <w:szCs w:val="24"/>
        </w:rPr>
      </w:pPr>
      <w:r w:rsidRPr="00FD4BD4">
        <w:rPr>
          <w:rFonts w:ascii="Times New Roman" w:hAnsi="Times New Roman" w:cs="Times New Roman"/>
          <w:sz w:val="24"/>
          <w:szCs w:val="24"/>
        </w:rPr>
        <w:t xml:space="preserve">For both experiments, newly-emerged bees were </w:t>
      </w:r>
      <w:del w:id="111" w:author="Alex Walton" w:date="2020-07-29T19:08:00Z">
        <w:r w:rsidRPr="00FD4BD4" w:rsidDel="006A4F8C">
          <w:rPr>
            <w:rFonts w:ascii="Times New Roman" w:hAnsi="Times New Roman" w:cs="Times New Roman"/>
            <w:sz w:val="24"/>
            <w:szCs w:val="24"/>
          </w:rPr>
          <w:delText xml:space="preserve">formed </w:delText>
        </w:r>
      </w:del>
      <w:ins w:id="112" w:author="Alex Walton" w:date="2020-07-29T19:08:00Z">
        <w:r w:rsidR="006A4F8C">
          <w:rPr>
            <w:rFonts w:ascii="Times New Roman" w:hAnsi="Times New Roman" w:cs="Times New Roman"/>
            <w:sz w:val="24"/>
            <w:szCs w:val="24"/>
          </w:rPr>
          <w:t>assorted</w:t>
        </w:r>
        <w:r w:rsidR="006A4F8C" w:rsidRPr="00FD4BD4">
          <w:rPr>
            <w:rFonts w:ascii="Times New Roman" w:hAnsi="Times New Roman" w:cs="Times New Roman"/>
            <w:sz w:val="24"/>
            <w:szCs w:val="24"/>
          </w:rPr>
          <w:t xml:space="preserve"> </w:t>
        </w:r>
      </w:ins>
      <w:r w:rsidRPr="00FD4BD4">
        <w:rPr>
          <w:rFonts w:ascii="Times New Roman" w:hAnsi="Times New Roman" w:cs="Times New Roman"/>
          <w:sz w:val="24"/>
          <w:szCs w:val="24"/>
        </w:rPr>
        <w:t>into cages and assayed for survival against a challenge with a virus inoculum previously shown to cause repeatable mortality due to infection primarily with Israeli acute paralysis virus (IAPV) using methods identical to those described in Dolezal et al 2019, as modified from Carrillo-Tripp et al 2016. In short, 30 newly emerged bees derived from the treatment-specific mixture of bees were placed into an acrylic observation cage (</w:t>
      </w:r>
      <w:del w:id="113" w:author="Alex Walton" w:date="2020-06-29T22:57:00Z">
        <w:r w:rsidRPr="00FD4BD4" w:rsidDel="00340981">
          <w:rPr>
            <w:rFonts w:ascii="Times New Roman" w:hAnsi="Times New Roman" w:cs="Times New Roman"/>
            <w:sz w:val="24"/>
            <w:szCs w:val="24"/>
          </w:rPr>
          <w:delText xml:space="preserve"> </w:delText>
        </w:r>
      </w:del>
      <w:r w:rsidRPr="00FD4BD4">
        <w:rPr>
          <w:rFonts w:ascii="Times New Roman" w:hAnsi="Times New Roman" w:cs="Times New Roman"/>
          <w:sz w:val="24"/>
          <w:szCs w:val="24"/>
        </w:rPr>
        <w:t xml:space="preserve">dimensions: 10.6 × 10.16 × 7.62 cm). Within 2h of the formation of each cage, a small weigh boat containing 600 µl of 30% sucrose solution was placed on the floor of each cage. Control cages received only sterile sucrose solution; virus treatment cages received a 1:1000 dilution of a virus inoculum, identical to that described in Carrillo-Tripp et al 2016 and Dolezal et al 2019. After 16 h, the solution in each cage had been completely consumed by the workers; then, a top feeder of sterile 30% sucrose solution was added to the top of each cage, providing virus-free diet </w:t>
      </w:r>
      <w:r w:rsidRPr="00FD4BD4">
        <w:rPr>
          <w:rFonts w:ascii="Times New Roman" w:hAnsi="Times New Roman" w:cs="Times New Roman"/>
          <w:i/>
          <w:sz w:val="24"/>
          <w:szCs w:val="24"/>
        </w:rPr>
        <w:t>ad libitum</w:t>
      </w:r>
      <w:r w:rsidRPr="00FD4BD4">
        <w:rPr>
          <w:rFonts w:ascii="Times New Roman" w:hAnsi="Times New Roman" w:cs="Times New Roman"/>
          <w:sz w:val="24"/>
          <w:szCs w:val="24"/>
        </w:rPr>
        <w:t xml:space="preserve"> for the remainder of the experiment.  Mortality in each cage was monitored each day for four (96h) days, the duration previously shown to be necessary to observe virus-induced mortality. At 36 </w:t>
      </w:r>
      <w:del w:id="114" w:author="Alex Walton" w:date="2020-07-29T19:10:00Z">
        <w:r w:rsidRPr="00FD4BD4" w:rsidDel="006A4F8C">
          <w:rPr>
            <w:rFonts w:ascii="Times New Roman" w:hAnsi="Times New Roman" w:cs="Times New Roman"/>
            <w:sz w:val="24"/>
            <w:szCs w:val="24"/>
          </w:rPr>
          <w:delText>hpi,</w:delText>
        </w:r>
      </w:del>
      <w:ins w:id="115" w:author="Alex Walton" w:date="2020-07-29T19:10:00Z">
        <w:r w:rsidR="006A4F8C">
          <w:rPr>
            <w:rFonts w:ascii="Times New Roman" w:hAnsi="Times New Roman" w:cs="Times New Roman"/>
            <w:sz w:val="24"/>
            <w:szCs w:val="24"/>
          </w:rPr>
          <w:t>hours post-infection (</w:t>
        </w:r>
        <w:proofErr w:type="spellStart"/>
        <w:r w:rsidR="006A4F8C">
          <w:rPr>
            <w:rFonts w:ascii="Times New Roman" w:hAnsi="Times New Roman" w:cs="Times New Roman"/>
            <w:sz w:val="24"/>
            <w:szCs w:val="24"/>
          </w:rPr>
          <w:t>hpi</w:t>
        </w:r>
        <w:proofErr w:type="spellEnd"/>
        <w:r w:rsidR="006A4F8C">
          <w:rPr>
            <w:rFonts w:ascii="Times New Roman" w:hAnsi="Times New Roman" w:cs="Times New Roman"/>
            <w:sz w:val="24"/>
            <w:szCs w:val="24"/>
          </w:rPr>
          <w:t>)</w:t>
        </w:r>
      </w:ins>
      <w:r w:rsidRPr="00FD4BD4">
        <w:rPr>
          <w:rFonts w:ascii="Times New Roman" w:hAnsi="Times New Roman" w:cs="Times New Roman"/>
          <w:sz w:val="24"/>
          <w:szCs w:val="24"/>
        </w:rPr>
        <w:t xml:space="preserve"> 3 live bees were sampled from each cage for virus titer and gene expression analysis.</w:t>
      </w:r>
    </w:p>
    <w:p w14:paraId="231B1C0F" w14:textId="77777777" w:rsidR="00FD4BD4" w:rsidRPr="00FD4BD4" w:rsidRDefault="00FD4BD4" w:rsidP="0063489D">
      <w:pPr>
        <w:widowControl w:val="0"/>
        <w:spacing w:line="480" w:lineRule="auto"/>
        <w:ind w:firstLine="720"/>
        <w:contextualSpacing/>
        <w:jc w:val="both"/>
        <w:rPr>
          <w:rFonts w:ascii="Times New Roman" w:hAnsi="Times New Roman" w:cs="Times New Roman"/>
          <w:sz w:val="24"/>
          <w:szCs w:val="24"/>
        </w:rPr>
      </w:pPr>
    </w:p>
    <w:p w14:paraId="62103567" w14:textId="77777777" w:rsidR="00FD4BD4" w:rsidRPr="00FD4BD4" w:rsidDel="0063489D" w:rsidRDefault="00FD4BD4" w:rsidP="00FD4BD4">
      <w:pPr>
        <w:widowControl w:val="0"/>
        <w:spacing w:line="480" w:lineRule="auto"/>
        <w:ind w:firstLine="720"/>
        <w:contextualSpacing/>
        <w:jc w:val="both"/>
        <w:rPr>
          <w:del w:id="116" w:author="Alex Walton" w:date="2020-06-29T22:59:00Z"/>
          <w:rFonts w:ascii="Times New Roman" w:hAnsi="Times New Roman" w:cs="Times New Roman"/>
          <w:sz w:val="24"/>
          <w:szCs w:val="24"/>
        </w:rPr>
      </w:pPr>
      <w:r w:rsidRPr="00FD4BD4">
        <w:rPr>
          <w:rFonts w:ascii="Times New Roman" w:hAnsi="Times New Roman" w:cs="Times New Roman"/>
          <w:sz w:val="24"/>
          <w:szCs w:val="24"/>
        </w:rPr>
        <w:t xml:space="preserve">Thus, for Experiment 1, there were four cage treatments: </w:t>
      </w:r>
      <w:proofErr w:type="spellStart"/>
      <w:r w:rsidRPr="00FD4BD4">
        <w:rPr>
          <w:rFonts w:ascii="Times New Roman" w:hAnsi="Times New Roman" w:cs="Times New Roman"/>
          <w:sz w:val="24"/>
          <w:szCs w:val="24"/>
        </w:rPr>
        <w:t>starvation+sucrose</w:t>
      </w:r>
      <w:proofErr w:type="spellEnd"/>
      <w:r w:rsidRPr="00FD4BD4">
        <w:rPr>
          <w:rFonts w:ascii="Times New Roman" w:hAnsi="Times New Roman" w:cs="Times New Roman"/>
          <w:sz w:val="24"/>
          <w:szCs w:val="24"/>
        </w:rPr>
        <w:t xml:space="preserve"> control; </w:t>
      </w:r>
      <w:proofErr w:type="spellStart"/>
      <w:r w:rsidRPr="00FD4BD4">
        <w:rPr>
          <w:rFonts w:ascii="Times New Roman" w:hAnsi="Times New Roman" w:cs="Times New Roman"/>
          <w:sz w:val="24"/>
          <w:szCs w:val="24"/>
        </w:rPr>
        <w:t>starvation+virus</w:t>
      </w:r>
      <w:proofErr w:type="spellEnd"/>
      <w:r w:rsidRPr="00FD4BD4">
        <w:rPr>
          <w:rFonts w:ascii="Times New Roman" w:hAnsi="Times New Roman" w:cs="Times New Roman"/>
          <w:sz w:val="24"/>
          <w:szCs w:val="24"/>
        </w:rPr>
        <w:t xml:space="preserve">; normal </w:t>
      </w:r>
      <w:proofErr w:type="spellStart"/>
      <w:r w:rsidRPr="00FD4BD4">
        <w:rPr>
          <w:rFonts w:ascii="Times New Roman" w:hAnsi="Times New Roman" w:cs="Times New Roman"/>
          <w:sz w:val="24"/>
          <w:szCs w:val="24"/>
        </w:rPr>
        <w:t>diet+sucrose</w:t>
      </w:r>
      <w:proofErr w:type="spellEnd"/>
      <w:r w:rsidRPr="00FD4BD4">
        <w:rPr>
          <w:rFonts w:ascii="Times New Roman" w:hAnsi="Times New Roman" w:cs="Times New Roman"/>
          <w:sz w:val="24"/>
          <w:szCs w:val="24"/>
        </w:rPr>
        <w:t xml:space="preserve"> control; </w:t>
      </w:r>
      <w:proofErr w:type="spellStart"/>
      <w:r w:rsidRPr="00FD4BD4">
        <w:rPr>
          <w:rFonts w:ascii="Times New Roman" w:hAnsi="Times New Roman" w:cs="Times New Roman"/>
          <w:sz w:val="24"/>
          <w:szCs w:val="24"/>
        </w:rPr>
        <w:t>starvation+virus</w:t>
      </w:r>
      <w:proofErr w:type="spellEnd"/>
      <w:r w:rsidRPr="00FD4BD4">
        <w:rPr>
          <w:rFonts w:ascii="Times New Roman" w:hAnsi="Times New Roman" w:cs="Times New Roman"/>
          <w:sz w:val="24"/>
          <w:szCs w:val="24"/>
        </w:rPr>
        <w:t xml:space="preserve">. The first generation of workers reared under treatment conditions were used to produce 39 cages (n=9 for </w:t>
      </w:r>
      <w:proofErr w:type="spellStart"/>
      <w:r w:rsidRPr="00FD4BD4">
        <w:rPr>
          <w:rFonts w:ascii="Times New Roman" w:hAnsi="Times New Roman" w:cs="Times New Roman"/>
          <w:sz w:val="24"/>
          <w:szCs w:val="24"/>
        </w:rPr>
        <w:t>starvation+virus</w:t>
      </w:r>
      <w:proofErr w:type="spellEnd"/>
      <w:r w:rsidRPr="00FD4BD4">
        <w:rPr>
          <w:rFonts w:ascii="Times New Roman" w:hAnsi="Times New Roman" w:cs="Times New Roman"/>
          <w:sz w:val="24"/>
          <w:szCs w:val="24"/>
        </w:rPr>
        <w:t xml:space="preserve">; n=10 for all others); the second generation produced 40 more cage (n=10 per treatment), for a final of 79 total cages (n=19 for </w:t>
      </w:r>
      <w:proofErr w:type="spellStart"/>
      <w:r w:rsidRPr="00FD4BD4">
        <w:rPr>
          <w:rFonts w:ascii="Times New Roman" w:hAnsi="Times New Roman" w:cs="Times New Roman"/>
          <w:sz w:val="24"/>
          <w:szCs w:val="24"/>
        </w:rPr>
        <w:t>starvation+virus</w:t>
      </w:r>
      <w:proofErr w:type="spellEnd"/>
      <w:r w:rsidRPr="00FD4BD4">
        <w:rPr>
          <w:rFonts w:ascii="Times New Roman" w:hAnsi="Times New Roman" w:cs="Times New Roman"/>
          <w:sz w:val="24"/>
          <w:szCs w:val="24"/>
        </w:rPr>
        <w:t xml:space="preserve">; n=20 for all others). For experiment two, there were also four cage treatments, spread across three generations:  </w:t>
      </w:r>
      <w:proofErr w:type="spellStart"/>
      <w:r w:rsidRPr="00FD4BD4">
        <w:rPr>
          <w:rFonts w:ascii="Times New Roman" w:hAnsi="Times New Roman" w:cs="Times New Roman"/>
          <w:i/>
          <w:sz w:val="24"/>
          <w:szCs w:val="24"/>
        </w:rPr>
        <w:t>Cistus-reared</w:t>
      </w:r>
      <w:r w:rsidRPr="00FD4BD4">
        <w:rPr>
          <w:rFonts w:ascii="Times New Roman" w:hAnsi="Times New Roman" w:cs="Times New Roman"/>
          <w:sz w:val="24"/>
          <w:szCs w:val="24"/>
        </w:rPr>
        <w:t>+sucrose</w:t>
      </w:r>
      <w:proofErr w:type="spellEnd"/>
      <w:r w:rsidRPr="00FD4BD4">
        <w:rPr>
          <w:rFonts w:ascii="Times New Roman" w:hAnsi="Times New Roman" w:cs="Times New Roman"/>
          <w:sz w:val="24"/>
          <w:szCs w:val="24"/>
        </w:rPr>
        <w:t xml:space="preserve"> control; </w:t>
      </w:r>
      <w:proofErr w:type="spellStart"/>
      <w:r w:rsidRPr="00FD4BD4">
        <w:rPr>
          <w:rFonts w:ascii="Times New Roman" w:hAnsi="Times New Roman" w:cs="Times New Roman"/>
          <w:i/>
          <w:sz w:val="24"/>
          <w:szCs w:val="24"/>
        </w:rPr>
        <w:t>Cistus</w:t>
      </w:r>
      <w:r w:rsidRPr="00FD4BD4">
        <w:rPr>
          <w:rFonts w:ascii="Times New Roman" w:hAnsi="Times New Roman" w:cs="Times New Roman"/>
          <w:sz w:val="24"/>
          <w:szCs w:val="24"/>
        </w:rPr>
        <w:t>-</w:t>
      </w:r>
      <w:r w:rsidRPr="00FD4BD4">
        <w:rPr>
          <w:rFonts w:ascii="Times New Roman" w:hAnsi="Times New Roman" w:cs="Times New Roman"/>
          <w:i/>
          <w:sz w:val="24"/>
          <w:szCs w:val="24"/>
        </w:rPr>
        <w:t>reared</w:t>
      </w:r>
      <w:r w:rsidRPr="00FD4BD4">
        <w:rPr>
          <w:rFonts w:ascii="Times New Roman" w:hAnsi="Times New Roman" w:cs="Times New Roman"/>
          <w:sz w:val="24"/>
          <w:szCs w:val="24"/>
        </w:rPr>
        <w:t>+virus</w:t>
      </w:r>
      <w:proofErr w:type="spellEnd"/>
      <w:r w:rsidRPr="00FD4BD4">
        <w:rPr>
          <w:rFonts w:ascii="Times New Roman" w:hAnsi="Times New Roman" w:cs="Times New Roman"/>
          <w:sz w:val="24"/>
          <w:szCs w:val="24"/>
        </w:rPr>
        <w:t xml:space="preserve">; </w:t>
      </w:r>
      <w:proofErr w:type="spellStart"/>
      <w:r w:rsidRPr="00FD4BD4">
        <w:rPr>
          <w:rFonts w:ascii="Times New Roman" w:hAnsi="Times New Roman" w:cs="Times New Roman"/>
          <w:i/>
          <w:sz w:val="24"/>
          <w:szCs w:val="24"/>
        </w:rPr>
        <w:t>Castanea-reared</w:t>
      </w:r>
      <w:r w:rsidRPr="00FD4BD4">
        <w:rPr>
          <w:rFonts w:ascii="Times New Roman" w:hAnsi="Times New Roman" w:cs="Times New Roman"/>
          <w:sz w:val="24"/>
          <w:szCs w:val="24"/>
        </w:rPr>
        <w:t>+sucrose</w:t>
      </w:r>
      <w:proofErr w:type="spellEnd"/>
      <w:r w:rsidRPr="00FD4BD4">
        <w:rPr>
          <w:rFonts w:ascii="Times New Roman" w:hAnsi="Times New Roman" w:cs="Times New Roman"/>
          <w:sz w:val="24"/>
          <w:szCs w:val="24"/>
        </w:rPr>
        <w:t xml:space="preserve"> control; </w:t>
      </w:r>
      <w:proofErr w:type="spellStart"/>
      <w:r w:rsidRPr="00FD4BD4">
        <w:rPr>
          <w:rFonts w:ascii="Times New Roman" w:hAnsi="Times New Roman" w:cs="Times New Roman"/>
          <w:i/>
          <w:sz w:val="24"/>
          <w:szCs w:val="24"/>
        </w:rPr>
        <w:t>Castanea</w:t>
      </w:r>
      <w:proofErr w:type="spellEnd"/>
      <w:r w:rsidRPr="00FD4BD4">
        <w:rPr>
          <w:rFonts w:ascii="Times New Roman" w:hAnsi="Times New Roman" w:cs="Times New Roman"/>
          <w:i/>
          <w:sz w:val="24"/>
          <w:szCs w:val="24"/>
        </w:rPr>
        <w:t>-reared</w:t>
      </w:r>
      <w:r w:rsidRPr="00FD4BD4">
        <w:rPr>
          <w:rFonts w:ascii="Times New Roman" w:hAnsi="Times New Roman" w:cs="Times New Roman"/>
          <w:sz w:val="24"/>
          <w:szCs w:val="24"/>
        </w:rPr>
        <w:t xml:space="preserve"> +virus. </w:t>
      </w:r>
      <w:commentRangeStart w:id="117"/>
      <w:r w:rsidRPr="00FD4BD4">
        <w:rPr>
          <w:rFonts w:ascii="Times New Roman" w:hAnsi="Times New Roman" w:cs="Times New Roman"/>
          <w:sz w:val="24"/>
          <w:szCs w:val="24"/>
        </w:rPr>
        <w:t>Because</w:t>
      </w:r>
      <w:commentRangeEnd w:id="117"/>
      <w:r w:rsidRPr="00FD4BD4">
        <w:rPr>
          <w:rFonts w:ascii="Times New Roman" w:hAnsi="Times New Roman" w:cs="Times New Roman"/>
          <w:sz w:val="24"/>
          <w:szCs w:val="24"/>
        </w:rPr>
        <w:commentReference w:id="117"/>
      </w:r>
      <w:r w:rsidRPr="00FD4BD4">
        <w:rPr>
          <w:rFonts w:ascii="Times New Roman" w:hAnsi="Times New Roman" w:cs="Times New Roman"/>
          <w:sz w:val="24"/>
          <w:szCs w:val="24"/>
        </w:rPr>
        <w:t xml:space="preserve"> there were </w:t>
      </w:r>
      <w:r w:rsidRPr="00FD4BD4">
        <w:rPr>
          <w:rFonts w:ascii="Times New Roman" w:hAnsi="Times New Roman" w:cs="Times New Roman"/>
          <w:sz w:val="24"/>
          <w:szCs w:val="24"/>
        </w:rPr>
        <w:lastRenderedPageBreak/>
        <w:t xml:space="preserve">more variable numbers of bees reared in the more natural but less controlled conditions, the number of cages produced from each generation was more variable, as follows. </w:t>
      </w:r>
      <w:proofErr w:type="spellStart"/>
      <w:r w:rsidRPr="00FD4BD4">
        <w:rPr>
          <w:rFonts w:ascii="Times New Roman" w:hAnsi="Times New Roman" w:cs="Times New Roman"/>
          <w:i/>
          <w:sz w:val="24"/>
          <w:szCs w:val="24"/>
        </w:rPr>
        <w:t>Cistus-</w:t>
      </w:r>
      <w:r w:rsidRPr="00FD4BD4">
        <w:rPr>
          <w:rFonts w:ascii="Times New Roman" w:hAnsi="Times New Roman" w:cs="Times New Roman"/>
          <w:sz w:val="24"/>
          <w:szCs w:val="24"/>
        </w:rPr>
        <w:t>reared+sucrose</w:t>
      </w:r>
      <w:proofErr w:type="spellEnd"/>
      <w:r w:rsidRPr="00FD4BD4">
        <w:rPr>
          <w:rFonts w:ascii="Times New Roman" w:hAnsi="Times New Roman" w:cs="Times New Roman"/>
          <w:sz w:val="24"/>
          <w:szCs w:val="24"/>
        </w:rPr>
        <w:t xml:space="preserve"> control (generation 1, n=8; generation 2, n=5; generation 3, n=8; total n=21); </w:t>
      </w:r>
      <w:proofErr w:type="spellStart"/>
      <w:r w:rsidRPr="00FD4BD4">
        <w:rPr>
          <w:rFonts w:ascii="Times New Roman" w:hAnsi="Times New Roman" w:cs="Times New Roman"/>
          <w:i/>
          <w:sz w:val="24"/>
          <w:szCs w:val="24"/>
        </w:rPr>
        <w:t>Cistus</w:t>
      </w:r>
      <w:r w:rsidRPr="00FD4BD4">
        <w:rPr>
          <w:rFonts w:ascii="Times New Roman" w:hAnsi="Times New Roman" w:cs="Times New Roman"/>
          <w:sz w:val="24"/>
          <w:szCs w:val="24"/>
        </w:rPr>
        <w:t>-reared+virus</w:t>
      </w:r>
      <w:proofErr w:type="spellEnd"/>
      <w:r w:rsidRPr="00FD4BD4">
        <w:rPr>
          <w:rFonts w:ascii="Times New Roman" w:hAnsi="Times New Roman" w:cs="Times New Roman"/>
          <w:sz w:val="24"/>
          <w:szCs w:val="24"/>
        </w:rPr>
        <w:t xml:space="preserve"> (generation 1, n=9; generation 2, n=6; generation 3, n=7; total n=22 ); </w:t>
      </w:r>
      <w:proofErr w:type="spellStart"/>
      <w:r w:rsidRPr="00FD4BD4">
        <w:rPr>
          <w:rFonts w:ascii="Times New Roman" w:hAnsi="Times New Roman" w:cs="Times New Roman"/>
          <w:i/>
          <w:sz w:val="24"/>
          <w:szCs w:val="24"/>
        </w:rPr>
        <w:t>Castanea</w:t>
      </w:r>
      <w:r w:rsidRPr="00FD4BD4">
        <w:rPr>
          <w:rFonts w:ascii="Times New Roman" w:hAnsi="Times New Roman" w:cs="Times New Roman"/>
          <w:sz w:val="24"/>
          <w:szCs w:val="24"/>
        </w:rPr>
        <w:t>-reared+sucrose</w:t>
      </w:r>
      <w:proofErr w:type="spellEnd"/>
      <w:r w:rsidRPr="00FD4BD4">
        <w:rPr>
          <w:rFonts w:ascii="Times New Roman" w:hAnsi="Times New Roman" w:cs="Times New Roman"/>
          <w:sz w:val="24"/>
          <w:szCs w:val="24"/>
        </w:rPr>
        <w:t xml:space="preserve"> control (generation 1, n=3; generation 2, n=6; generation 3, n=2; total n=11); </w:t>
      </w:r>
      <w:proofErr w:type="spellStart"/>
      <w:r w:rsidRPr="00FD4BD4">
        <w:rPr>
          <w:rFonts w:ascii="Times New Roman" w:hAnsi="Times New Roman" w:cs="Times New Roman"/>
          <w:i/>
          <w:sz w:val="24"/>
          <w:szCs w:val="24"/>
        </w:rPr>
        <w:t>Castanea-</w:t>
      </w:r>
      <w:r w:rsidRPr="00FD4BD4">
        <w:rPr>
          <w:rFonts w:ascii="Times New Roman" w:hAnsi="Times New Roman" w:cs="Times New Roman"/>
          <w:sz w:val="24"/>
          <w:szCs w:val="24"/>
        </w:rPr>
        <w:t>reared+virus</w:t>
      </w:r>
      <w:proofErr w:type="spellEnd"/>
      <w:r w:rsidRPr="00FD4BD4">
        <w:rPr>
          <w:rFonts w:ascii="Times New Roman" w:hAnsi="Times New Roman" w:cs="Times New Roman"/>
          <w:sz w:val="24"/>
          <w:szCs w:val="24"/>
        </w:rPr>
        <w:t xml:space="preserve"> (generation 1, n=3; generation 2, n=6; generation 3, n=2; total n=11). </w:t>
      </w:r>
    </w:p>
    <w:p w14:paraId="22DD94F9" w14:textId="77777777" w:rsidR="00FD4BD4" w:rsidRPr="00FD4BD4" w:rsidRDefault="00FD4BD4" w:rsidP="0063489D">
      <w:pPr>
        <w:widowControl w:val="0"/>
        <w:spacing w:line="480" w:lineRule="auto"/>
        <w:ind w:firstLine="720"/>
        <w:contextualSpacing/>
        <w:jc w:val="both"/>
        <w:rPr>
          <w:rFonts w:ascii="Times New Roman" w:hAnsi="Times New Roman" w:cs="Times New Roman"/>
          <w:sz w:val="24"/>
          <w:szCs w:val="24"/>
        </w:rPr>
      </w:pPr>
    </w:p>
    <w:p w14:paraId="29A8E528" w14:textId="77777777" w:rsidR="00FD4BD4" w:rsidRPr="00FD4BD4" w:rsidRDefault="00FD4BD4" w:rsidP="00FD4BD4">
      <w:pPr>
        <w:widowControl w:val="0"/>
        <w:spacing w:line="480" w:lineRule="auto"/>
        <w:ind w:firstLine="720"/>
        <w:contextualSpacing/>
        <w:jc w:val="both"/>
        <w:rPr>
          <w:rFonts w:ascii="Times New Roman" w:hAnsi="Times New Roman" w:cs="Times New Roman"/>
          <w:sz w:val="24"/>
          <w:szCs w:val="24"/>
        </w:rPr>
      </w:pPr>
    </w:p>
    <w:p w14:paraId="4F6BFB0F" w14:textId="77777777" w:rsidR="00FD4BD4" w:rsidRPr="00FD4BD4" w:rsidDel="0063489D" w:rsidRDefault="00FD4BD4">
      <w:pPr>
        <w:widowControl w:val="0"/>
        <w:spacing w:line="480" w:lineRule="auto"/>
        <w:contextualSpacing/>
        <w:jc w:val="both"/>
        <w:rPr>
          <w:del w:id="118" w:author="Alex Walton" w:date="2020-06-29T22:59:00Z"/>
          <w:rFonts w:ascii="Times New Roman" w:hAnsi="Times New Roman" w:cs="Times New Roman"/>
          <w:b/>
          <w:sz w:val="24"/>
          <w:szCs w:val="24"/>
        </w:rPr>
        <w:pPrChange w:id="119" w:author="Alex Walton" w:date="2020-06-29T22:59:00Z">
          <w:pPr>
            <w:widowControl w:val="0"/>
            <w:spacing w:line="480" w:lineRule="auto"/>
            <w:ind w:firstLine="720"/>
            <w:contextualSpacing/>
            <w:jc w:val="both"/>
          </w:pPr>
        </w:pPrChange>
      </w:pPr>
      <w:r w:rsidRPr="00FD4BD4">
        <w:rPr>
          <w:rFonts w:ascii="Times New Roman" w:hAnsi="Times New Roman" w:cs="Times New Roman"/>
          <w:b/>
          <w:sz w:val="24"/>
          <w:szCs w:val="24"/>
        </w:rPr>
        <w:t>Virus titration</w:t>
      </w:r>
    </w:p>
    <w:p w14:paraId="7C8B4BE2" w14:textId="77777777" w:rsidR="00FD4BD4" w:rsidRPr="00FD4BD4" w:rsidRDefault="00FD4BD4">
      <w:pPr>
        <w:widowControl w:val="0"/>
        <w:spacing w:line="480" w:lineRule="auto"/>
        <w:contextualSpacing/>
        <w:jc w:val="both"/>
        <w:rPr>
          <w:rFonts w:ascii="Times New Roman" w:hAnsi="Times New Roman" w:cs="Times New Roman"/>
          <w:sz w:val="24"/>
          <w:szCs w:val="24"/>
        </w:rPr>
        <w:pPrChange w:id="120" w:author="Alex Walton" w:date="2020-06-29T22:59:00Z">
          <w:pPr>
            <w:widowControl w:val="0"/>
            <w:spacing w:line="480" w:lineRule="auto"/>
            <w:ind w:firstLine="720"/>
            <w:contextualSpacing/>
            <w:jc w:val="both"/>
          </w:pPr>
        </w:pPrChange>
      </w:pPr>
    </w:p>
    <w:p w14:paraId="06EB0A5A" w14:textId="0B31534E" w:rsidR="00FD4BD4" w:rsidRPr="00FD4BD4" w:rsidRDefault="00FD4BD4" w:rsidP="00FD4BD4">
      <w:pPr>
        <w:widowControl w:val="0"/>
        <w:spacing w:line="480" w:lineRule="auto"/>
        <w:ind w:firstLine="720"/>
        <w:contextualSpacing/>
        <w:jc w:val="both"/>
        <w:rPr>
          <w:rFonts w:ascii="Times New Roman" w:hAnsi="Times New Roman" w:cs="Times New Roman"/>
          <w:sz w:val="24"/>
          <w:szCs w:val="24"/>
        </w:rPr>
      </w:pPr>
      <w:r w:rsidRPr="00FD4BD4">
        <w:rPr>
          <w:rFonts w:ascii="Times New Roman" w:hAnsi="Times New Roman" w:cs="Times New Roman"/>
          <w:sz w:val="24"/>
          <w:szCs w:val="24"/>
        </w:rPr>
        <w:t xml:space="preserve">From the 6 bees collected from each cage at 36 hours post treatment, RNA was extracted and IAPV titer measured </w:t>
      </w:r>
      <w:del w:id="121" w:author="Alex Walton" w:date="2020-06-29T22:59:00Z">
        <w:r w:rsidRPr="00FD4BD4" w:rsidDel="0063489D">
          <w:rPr>
            <w:rFonts w:ascii="Times New Roman" w:hAnsi="Times New Roman" w:cs="Times New Roman"/>
            <w:sz w:val="24"/>
            <w:szCs w:val="24"/>
          </w:rPr>
          <w:delText xml:space="preserve">on </w:delText>
        </w:r>
      </w:del>
      <w:ins w:id="122" w:author="Alex Walton" w:date="2020-06-29T22:59:00Z">
        <w:r w:rsidR="0063489D">
          <w:rPr>
            <w:rFonts w:ascii="Times New Roman" w:hAnsi="Times New Roman" w:cs="Times New Roman"/>
            <w:sz w:val="24"/>
            <w:szCs w:val="24"/>
          </w:rPr>
          <w:t>from</w:t>
        </w:r>
        <w:r w:rsidR="0063489D" w:rsidRPr="00FD4BD4">
          <w:rPr>
            <w:rFonts w:ascii="Times New Roman" w:hAnsi="Times New Roman" w:cs="Times New Roman"/>
            <w:sz w:val="24"/>
            <w:szCs w:val="24"/>
          </w:rPr>
          <w:t xml:space="preserve"> </w:t>
        </w:r>
      </w:ins>
      <w:r w:rsidRPr="00FD4BD4">
        <w:rPr>
          <w:rFonts w:ascii="Times New Roman" w:hAnsi="Times New Roman" w:cs="Times New Roman"/>
          <w:sz w:val="24"/>
          <w:szCs w:val="24"/>
        </w:rPr>
        <w:t>the pooled RNA of bees from 10 randomly-selected subset</w:t>
      </w:r>
      <w:ins w:id="123" w:author="Alex Walton" w:date="2020-06-29T22:59:00Z">
        <w:r w:rsidR="0063489D">
          <w:rPr>
            <w:rFonts w:ascii="Times New Roman" w:hAnsi="Times New Roman" w:cs="Times New Roman"/>
            <w:sz w:val="24"/>
            <w:szCs w:val="24"/>
          </w:rPr>
          <w:t>s</w:t>
        </w:r>
      </w:ins>
      <w:r w:rsidRPr="00FD4BD4">
        <w:rPr>
          <w:rFonts w:ascii="Times New Roman" w:hAnsi="Times New Roman" w:cs="Times New Roman"/>
          <w:sz w:val="24"/>
          <w:szCs w:val="24"/>
        </w:rPr>
        <w:t xml:space="preserve"> of cages from each treatment; this was done identically to the methods of Dolezal et al 2019 and </w:t>
      </w:r>
      <w:ins w:id="124" w:author="Alex Walton" w:date="2020-06-29T23:01:00Z">
        <w:r w:rsidR="0063489D">
          <w:rPr>
            <w:rFonts w:ascii="Times New Roman" w:hAnsi="Times New Roman" w:cs="Times New Roman"/>
            <w:sz w:val="24"/>
            <w:szCs w:val="24"/>
          </w:rPr>
          <w:fldChar w:fldCharType="begin" w:fldLock="1"/>
        </w:r>
      </w:ins>
      <w:r w:rsidR="009D12B4">
        <w:rPr>
          <w:rFonts w:ascii="Times New Roman" w:hAnsi="Times New Roman" w:cs="Times New Roman"/>
          <w:sz w:val="24"/>
          <w:szCs w:val="24"/>
        </w:rPr>
        <w:instrText>ADDIN CSL_CITATION {"citationItems":[{"id":"ITEM-1","itemData":{"DOI":"10.1073/pnas.2002268117","ISSN":"10916490","PMID":"32341145","abstract":"Anthropogenic changes create evolutionarily novel environments that present opportunities for emerging diseases, potentially changing the balance between host and pathogen. Honey bees provide essential pollination services, but intensification and globalization of honey bee management has coincided with increased pathogen pressure, primarily due to a parasitic mite/virus complex. Here, we investigated how honey bee individual and group phenotypes are altered by a virus of concern, Israeli acute paralysis virus (IAPV). Using automated and manual behavioral monitoring of IAPV-inoculated individuals, we find evidence for pathogen manipulation of worker behavior by IAPV, and reveal that this effect depends on social context; that is, within versus between colony interactions. Experimental inoculation reduced social contacts between honey bee colony members, suggesting an adaptive host social immune response to diminish transmission. Parallel analyses with double-stranded RNA (dsRNA)- immunostimulated bees revealed these behaviors are part of a generalized social immune defensive response. Conversely, inoculated bees presented to groups of bees from other colonies experienced reduced aggression compared with dsRNA-immunostimulated bees, facilitating entry into susceptible colonies. This reduction was associated with a shift in cuticular hydrocarbons, the chemical signatures used by bees to discriminate colony members from intruders. These responses were specific to IAPV infection, suggestive of pathogen manipulation of the host. Emerging bee pathogens may thus shape host phenotypes to increase transmission, a strategy especiallywellsuited to the unnaturally high colony densities of modern apiculture. These findings demonstrate how anthropogenic changes could affect arms races between human-managed hosts and their pathogens to potentially affect global food security.","author":[{"dropping-particle":"","family":"Geffre","given":"Amy C.","non-dropping-particle":"","parse-names":false,"suffix":""},{"dropping-particle":"","family":"Gernat","given":"Tim","non-dropping-particle":"","parse-names":false,"suffix":""},{"dropping-particle":"","family":"Harwood","given":"Gyan P.","non-dropping-particle":"","parse-names":false,"suffix":""},{"dropping-particle":"","family":"Jones","given":"Beryl M.","non-dropping-particle":"","parse-names":false,"suffix":""},{"dropping-particle":"","family":"Gysi","given":"Deisy Morselli","non-dropping-particle":"","parse-names":false,"suffix":""},{"dropping-particle":"","family":"Hamilton","given":"Adam R.","non-dropping-particle":"","parse-names":false,"suffix":""},{"dropping-particle":"","family":"Bonning","given":"Bryony C.","non-dropping-particle":"","parse-names":false,"suffix":""},{"dropping-particle":"","family":"Toth","given":"Amy L.","non-dropping-particle":"","parse-names":false,"suffix":""},{"dropping-particle":"","family":"Robinson","given":"Gene E.","non-dropping-particle":"","parse-names":false,"suffix":""},{"dropping-particle":"","family":"Dolezal","given":"Adam G.","non-dropping-particle":"","parse-names":false,"suffix":""}],"container-title":"Proceedings of the National Academy of Sciences of the United States of America","id":"ITEM-1","issued":{"date-parts":[["2020"]]},"title":"Honey bee virus causes context-dependent changes in host social behavior","type":"article-journal"},"uris":["http://www.mendeley.com/documents/?uuid=cd4df21d-2346-46e9-b612-e6fb21cffa15"]}],"mendeley":{"formattedCitation":"(Geffre et al. 2020)","manualFormatting":"Geffre et al. 2020","plainTextFormattedCitation":"(Geffre et al. 2020)","previouslyFormattedCitation":"(Geffre et al. 2020)"},"properties":{"noteIndex":0},"schema":"https://github.com/citation-style-language/schema/raw/master/csl-citation.json"}</w:instrText>
      </w:r>
      <w:r w:rsidR="0063489D">
        <w:rPr>
          <w:rFonts w:ascii="Times New Roman" w:hAnsi="Times New Roman" w:cs="Times New Roman"/>
          <w:sz w:val="24"/>
          <w:szCs w:val="24"/>
        </w:rPr>
        <w:fldChar w:fldCharType="separate"/>
      </w:r>
      <w:del w:id="125" w:author="Alex Walton" w:date="2020-06-29T23:01:00Z">
        <w:r w:rsidR="0063489D" w:rsidRPr="0063489D" w:rsidDel="0063489D">
          <w:rPr>
            <w:rFonts w:ascii="Times New Roman" w:hAnsi="Times New Roman" w:cs="Times New Roman"/>
            <w:noProof/>
            <w:sz w:val="24"/>
            <w:szCs w:val="24"/>
          </w:rPr>
          <w:delText>(</w:delText>
        </w:r>
      </w:del>
      <w:r w:rsidR="0063489D" w:rsidRPr="0063489D">
        <w:rPr>
          <w:rFonts w:ascii="Times New Roman" w:hAnsi="Times New Roman" w:cs="Times New Roman"/>
          <w:noProof/>
          <w:sz w:val="24"/>
          <w:szCs w:val="24"/>
        </w:rPr>
        <w:t>Geffre et al. 2020</w:t>
      </w:r>
      <w:del w:id="126" w:author="Alex Walton" w:date="2020-06-29T23:01:00Z">
        <w:r w:rsidR="0063489D" w:rsidRPr="0063489D" w:rsidDel="0063489D">
          <w:rPr>
            <w:rFonts w:ascii="Times New Roman" w:hAnsi="Times New Roman" w:cs="Times New Roman"/>
            <w:noProof/>
            <w:sz w:val="24"/>
            <w:szCs w:val="24"/>
          </w:rPr>
          <w:delText>)</w:delText>
        </w:r>
      </w:del>
      <w:ins w:id="127" w:author="Alex Walton" w:date="2020-06-29T23:01:00Z">
        <w:r w:rsidR="0063489D">
          <w:rPr>
            <w:rFonts w:ascii="Times New Roman" w:hAnsi="Times New Roman" w:cs="Times New Roman"/>
            <w:sz w:val="24"/>
            <w:szCs w:val="24"/>
          </w:rPr>
          <w:fldChar w:fldCharType="end"/>
        </w:r>
      </w:ins>
      <w:del w:id="128" w:author="Alex Walton" w:date="2020-06-29T23:01:00Z">
        <w:r w:rsidRPr="00FD4BD4" w:rsidDel="0063489D">
          <w:rPr>
            <w:rFonts w:ascii="Times New Roman" w:hAnsi="Times New Roman" w:cs="Times New Roman"/>
            <w:sz w:val="24"/>
            <w:szCs w:val="24"/>
          </w:rPr>
          <w:delText>Geffre et al 2020</w:delText>
        </w:r>
      </w:del>
      <w:r w:rsidRPr="00FD4BD4">
        <w:rPr>
          <w:rFonts w:ascii="Times New Roman" w:hAnsi="Times New Roman" w:cs="Times New Roman"/>
          <w:sz w:val="24"/>
          <w:szCs w:val="24"/>
        </w:rPr>
        <w:t xml:space="preserve">. In short, RNA was extracted from each sample using </w:t>
      </w:r>
      <w:proofErr w:type="spellStart"/>
      <w:r w:rsidRPr="00FD4BD4">
        <w:rPr>
          <w:rFonts w:ascii="Times New Roman" w:hAnsi="Times New Roman" w:cs="Times New Roman"/>
          <w:sz w:val="24"/>
          <w:szCs w:val="24"/>
        </w:rPr>
        <w:t>Trizol</w:t>
      </w:r>
      <w:proofErr w:type="spellEnd"/>
      <w:r w:rsidRPr="00FD4BD4">
        <w:rPr>
          <w:rFonts w:ascii="Times New Roman" w:hAnsi="Times New Roman" w:cs="Times New Roman"/>
          <w:sz w:val="24"/>
          <w:szCs w:val="24"/>
        </w:rPr>
        <w:t xml:space="preserve"> reagent</w:t>
      </w:r>
      <w:ins w:id="129" w:author="Alex Walton" w:date="2020-06-29T23:00:00Z">
        <w:r w:rsidR="0063489D">
          <w:rPr>
            <w:rFonts w:ascii="Times New Roman" w:hAnsi="Times New Roman" w:cs="Times New Roman"/>
            <w:sz w:val="24"/>
            <w:szCs w:val="24"/>
          </w:rPr>
          <w:t>.</w:t>
        </w:r>
      </w:ins>
      <w:del w:id="130" w:author="Alex Walton" w:date="2020-06-29T23:00:00Z">
        <w:r w:rsidRPr="00FD4BD4" w:rsidDel="0063489D">
          <w:rPr>
            <w:rFonts w:ascii="Times New Roman" w:hAnsi="Times New Roman" w:cs="Times New Roman"/>
            <w:sz w:val="24"/>
            <w:szCs w:val="24"/>
          </w:rPr>
          <w:delText>;</w:delText>
        </w:r>
      </w:del>
      <w:r w:rsidRPr="00FD4BD4">
        <w:rPr>
          <w:rFonts w:ascii="Times New Roman" w:hAnsi="Times New Roman" w:cs="Times New Roman"/>
          <w:sz w:val="24"/>
          <w:szCs w:val="24"/>
        </w:rPr>
        <w:t xml:space="preserve"> </w:t>
      </w:r>
      <w:ins w:id="131" w:author="Alex Walton" w:date="2020-06-29T23:00:00Z">
        <w:r w:rsidR="0063489D">
          <w:rPr>
            <w:rFonts w:ascii="Times New Roman" w:hAnsi="Times New Roman" w:cs="Times New Roman"/>
            <w:sz w:val="24"/>
            <w:szCs w:val="24"/>
          </w:rPr>
          <w:t>T</w:t>
        </w:r>
      </w:ins>
      <w:del w:id="132" w:author="Alex Walton" w:date="2020-06-29T23:00:00Z">
        <w:r w:rsidRPr="00FD4BD4" w:rsidDel="0063489D">
          <w:rPr>
            <w:rFonts w:ascii="Times New Roman" w:hAnsi="Times New Roman" w:cs="Times New Roman"/>
            <w:sz w:val="24"/>
            <w:szCs w:val="24"/>
          </w:rPr>
          <w:delText>t</w:delText>
        </w:r>
      </w:del>
      <w:r w:rsidRPr="00FD4BD4">
        <w:rPr>
          <w:rFonts w:ascii="Times New Roman" w:hAnsi="Times New Roman" w:cs="Times New Roman"/>
          <w:sz w:val="24"/>
          <w:szCs w:val="24"/>
        </w:rPr>
        <w:t xml:space="preserve">his material was then cleaned and treated with </w:t>
      </w:r>
      <w:proofErr w:type="spellStart"/>
      <w:r w:rsidRPr="00FD4BD4">
        <w:rPr>
          <w:rFonts w:ascii="Times New Roman" w:hAnsi="Times New Roman" w:cs="Times New Roman"/>
          <w:sz w:val="24"/>
          <w:szCs w:val="24"/>
        </w:rPr>
        <w:t>DNAse</w:t>
      </w:r>
      <w:proofErr w:type="spellEnd"/>
      <w:r w:rsidRPr="00FD4BD4">
        <w:rPr>
          <w:rFonts w:ascii="Times New Roman" w:hAnsi="Times New Roman" w:cs="Times New Roman"/>
          <w:sz w:val="24"/>
          <w:szCs w:val="24"/>
        </w:rPr>
        <w:t xml:space="preserve">. RNA concentration was then equalized across all samples and measured via qPCR against an RNA standard curve used </w:t>
      </w:r>
      <w:ins w:id="133" w:author="Alex Walton" w:date="2020-06-29T23:00:00Z">
        <w:r w:rsidR="0063489D">
          <w:rPr>
            <w:rFonts w:ascii="Times New Roman" w:hAnsi="Times New Roman" w:cs="Times New Roman"/>
            <w:sz w:val="24"/>
            <w:szCs w:val="24"/>
          </w:rPr>
          <w:t xml:space="preserve">to </w:t>
        </w:r>
      </w:ins>
      <w:r w:rsidRPr="00FD4BD4">
        <w:rPr>
          <w:rFonts w:ascii="Times New Roman" w:hAnsi="Times New Roman" w:cs="Times New Roman"/>
          <w:sz w:val="24"/>
          <w:szCs w:val="24"/>
        </w:rPr>
        <w:t xml:space="preserve">estimate viral genome equivalents. </w:t>
      </w:r>
    </w:p>
    <w:p w14:paraId="01F8CBE2" w14:textId="77777777" w:rsidR="00FD4BD4" w:rsidRPr="00FD4BD4" w:rsidRDefault="00FD4BD4" w:rsidP="00FD4BD4">
      <w:pPr>
        <w:widowControl w:val="0"/>
        <w:spacing w:line="480" w:lineRule="auto"/>
        <w:ind w:firstLine="720"/>
        <w:contextualSpacing/>
        <w:jc w:val="both"/>
        <w:rPr>
          <w:rFonts w:ascii="Times New Roman" w:hAnsi="Times New Roman" w:cs="Times New Roman"/>
          <w:sz w:val="24"/>
          <w:szCs w:val="24"/>
        </w:rPr>
      </w:pPr>
    </w:p>
    <w:p w14:paraId="40B23E85" w14:textId="77777777" w:rsidR="00FD4BD4" w:rsidRPr="00FD4BD4" w:rsidRDefault="00FD4BD4">
      <w:pPr>
        <w:widowControl w:val="0"/>
        <w:spacing w:line="480" w:lineRule="auto"/>
        <w:contextualSpacing/>
        <w:jc w:val="both"/>
        <w:rPr>
          <w:rFonts w:ascii="Times New Roman" w:hAnsi="Times New Roman" w:cs="Times New Roman"/>
          <w:b/>
          <w:sz w:val="24"/>
          <w:szCs w:val="24"/>
        </w:rPr>
        <w:pPrChange w:id="134" w:author="Alex Walton" w:date="2020-06-29T23:02:00Z">
          <w:pPr>
            <w:widowControl w:val="0"/>
            <w:spacing w:line="480" w:lineRule="auto"/>
            <w:ind w:firstLine="720"/>
            <w:contextualSpacing/>
            <w:jc w:val="both"/>
          </w:pPr>
        </w:pPrChange>
      </w:pPr>
      <w:r w:rsidRPr="00FD4BD4">
        <w:rPr>
          <w:rFonts w:ascii="Times New Roman" w:hAnsi="Times New Roman" w:cs="Times New Roman"/>
          <w:b/>
          <w:sz w:val="24"/>
          <w:szCs w:val="24"/>
        </w:rPr>
        <w:t>Gene expression</w:t>
      </w:r>
    </w:p>
    <w:p w14:paraId="11154E9C" w14:textId="49BABDA5" w:rsidR="00FD4BD4" w:rsidRPr="00FD4BD4" w:rsidRDefault="00442158" w:rsidP="00FD4BD4">
      <w:pPr>
        <w:widowControl w:val="0"/>
        <w:spacing w:line="480" w:lineRule="auto"/>
        <w:ind w:firstLine="720"/>
        <w:contextualSpacing/>
        <w:jc w:val="both"/>
        <w:rPr>
          <w:rFonts w:ascii="Times New Roman" w:hAnsi="Times New Roman" w:cs="Times New Roman"/>
          <w:sz w:val="24"/>
          <w:szCs w:val="24"/>
        </w:rPr>
      </w:pPr>
      <w:r>
        <w:rPr>
          <w:rFonts w:ascii="Times New Roman" w:hAnsi="Times New Roman" w:cs="Times New Roman"/>
          <w:i/>
          <w:sz w:val="24"/>
          <w:szCs w:val="24"/>
        </w:rPr>
        <w:t>&lt;qPCR expression methods&gt;</w:t>
      </w:r>
      <w:r w:rsidR="00FD4BD4" w:rsidRPr="00FD4BD4">
        <w:rPr>
          <w:rFonts w:ascii="Times New Roman" w:hAnsi="Times New Roman" w:cs="Times New Roman"/>
          <w:sz w:val="24"/>
          <w:szCs w:val="24"/>
        </w:rPr>
        <w:t>.</w:t>
      </w:r>
    </w:p>
    <w:p w14:paraId="79757C6D" w14:textId="77777777" w:rsidR="00FD4BD4" w:rsidRPr="00FD4BD4" w:rsidRDefault="00FD4BD4" w:rsidP="00FD4BD4">
      <w:pPr>
        <w:widowControl w:val="0"/>
        <w:spacing w:line="480" w:lineRule="auto"/>
        <w:ind w:firstLine="720"/>
        <w:contextualSpacing/>
        <w:jc w:val="both"/>
        <w:rPr>
          <w:rFonts w:ascii="Times New Roman" w:hAnsi="Times New Roman" w:cs="Times New Roman"/>
          <w:sz w:val="24"/>
          <w:szCs w:val="24"/>
        </w:rPr>
      </w:pPr>
    </w:p>
    <w:p w14:paraId="2B3365EC" w14:textId="77777777" w:rsidR="00FD4BD4" w:rsidRPr="00FD4BD4" w:rsidDel="009D12B4" w:rsidRDefault="00FD4BD4">
      <w:pPr>
        <w:widowControl w:val="0"/>
        <w:spacing w:line="480" w:lineRule="auto"/>
        <w:contextualSpacing/>
        <w:jc w:val="both"/>
        <w:rPr>
          <w:del w:id="135" w:author="Alex Walton" w:date="2020-06-29T23:02:00Z"/>
          <w:rFonts w:ascii="Times New Roman" w:hAnsi="Times New Roman" w:cs="Times New Roman"/>
          <w:b/>
          <w:sz w:val="24"/>
          <w:szCs w:val="24"/>
        </w:rPr>
        <w:pPrChange w:id="136" w:author="Alex Walton" w:date="2020-06-29T23:02:00Z">
          <w:pPr>
            <w:widowControl w:val="0"/>
            <w:spacing w:line="480" w:lineRule="auto"/>
            <w:ind w:firstLine="720"/>
            <w:contextualSpacing/>
            <w:jc w:val="both"/>
          </w:pPr>
        </w:pPrChange>
      </w:pPr>
      <w:r w:rsidRPr="00FD4BD4">
        <w:rPr>
          <w:rFonts w:ascii="Times New Roman" w:hAnsi="Times New Roman" w:cs="Times New Roman"/>
          <w:b/>
          <w:sz w:val="24"/>
          <w:szCs w:val="24"/>
        </w:rPr>
        <w:t>Statistical analysis</w:t>
      </w:r>
    </w:p>
    <w:p w14:paraId="6DD9E02E" w14:textId="77777777" w:rsidR="00FD4BD4" w:rsidRPr="00FD4BD4" w:rsidRDefault="00FD4BD4">
      <w:pPr>
        <w:widowControl w:val="0"/>
        <w:spacing w:line="480" w:lineRule="auto"/>
        <w:contextualSpacing/>
        <w:jc w:val="both"/>
        <w:rPr>
          <w:rFonts w:ascii="Times New Roman" w:hAnsi="Times New Roman" w:cs="Times New Roman"/>
          <w:sz w:val="24"/>
          <w:szCs w:val="24"/>
        </w:rPr>
        <w:pPrChange w:id="137" w:author="Alex Walton" w:date="2020-06-29T23:02:00Z">
          <w:pPr>
            <w:widowControl w:val="0"/>
            <w:spacing w:line="480" w:lineRule="auto"/>
            <w:ind w:firstLine="720"/>
            <w:contextualSpacing/>
            <w:jc w:val="both"/>
          </w:pPr>
        </w:pPrChange>
      </w:pPr>
    </w:p>
    <w:p w14:paraId="5A7A2F8F" w14:textId="1E63E0EC" w:rsidR="00FD4BD4" w:rsidRPr="00FD4BD4" w:rsidRDefault="00FD4BD4" w:rsidP="00FD4BD4">
      <w:pPr>
        <w:widowControl w:val="0"/>
        <w:spacing w:line="480" w:lineRule="auto"/>
        <w:ind w:firstLine="720"/>
        <w:contextualSpacing/>
        <w:jc w:val="both"/>
        <w:rPr>
          <w:rFonts w:ascii="Times New Roman" w:hAnsi="Times New Roman" w:cs="Times New Roman"/>
          <w:sz w:val="24"/>
          <w:szCs w:val="24"/>
        </w:rPr>
      </w:pPr>
      <w:r w:rsidRPr="00FD4BD4">
        <w:rPr>
          <w:rFonts w:ascii="Times New Roman" w:hAnsi="Times New Roman" w:cs="Times New Roman"/>
          <w:sz w:val="24"/>
          <w:szCs w:val="24"/>
        </w:rPr>
        <w:t xml:space="preserve">For all experiments, analyses were performed in R using version 3.3.1 </w:t>
      </w:r>
      <w:ins w:id="138" w:author="Alex Walton" w:date="2020-06-29T23:05:00Z">
        <w:r w:rsidR="009D12B4">
          <w:rPr>
            <w:rFonts w:ascii="Times New Roman" w:hAnsi="Times New Roman" w:cs="Times New Roman"/>
            <w:sz w:val="24"/>
            <w:szCs w:val="24"/>
          </w:rPr>
          <w:fldChar w:fldCharType="begin" w:fldLock="1"/>
        </w:r>
      </w:ins>
      <w:r w:rsidR="00BA1969">
        <w:rPr>
          <w:rFonts w:ascii="Times New Roman" w:hAnsi="Times New Roman" w:cs="Times New Roman"/>
          <w:sz w:val="24"/>
          <w:szCs w:val="24"/>
        </w:rPr>
        <w:instrText>ADDIN CSL_CITATION {"citationItems":[{"id":"ITEM-1","itemData":{"abstract":"(2008). . R Foundation for Statistical Computing, Vienna, Austria. ISBN 3-900051-07-0, URL .","author":[{"dropping-particle":"","family":"Team","given":"R Core","non-dropping-particle":"","parse-names":false,"suffix":""}],"container-title":"R Foundation for Statistical Computing","id":"ITEM-1","issued":{"date-parts":[["2016"]]},"title":"R: A Language and Environment for Statistical Computing","type":"article"},"uris":["http://www.mendeley.com/documents/?uuid=5e25e07e-5a88-41d4-940e-61aca45962ac"]}],"mendeley":{"formattedCitation":"(Team 2016)","manualFormatting":"(R Core Team 2016)","plainTextFormattedCitation":"(Team 2016)","previouslyFormattedCitation":"(Team 2016)"},"properties":{"noteIndex":0},"schema":"https://github.com/citation-style-language/schema/raw/master/csl-citation.json"}</w:instrText>
      </w:r>
      <w:r w:rsidR="009D12B4">
        <w:rPr>
          <w:rFonts w:ascii="Times New Roman" w:hAnsi="Times New Roman" w:cs="Times New Roman"/>
          <w:sz w:val="24"/>
          <w:szCs w:val="24"/>
        </w:rPr>
        <w:fldChar w:fldCharType="separate"/>
      </w:r>
      <w:r w:rsidR="009D12B4" w:rsidRPr="009D12B4">
        <w:rPr>
          <w:rFonts w:ascii="Times New Roman" w:hAnsi="Times New Roman" w:cs="Times New Roman"/>
          <w:noProof/>
          <w:sz w:val="24"/>
          <w:szCs w:val="24"/>
        </w:rPr>
        <w:t>(</w:t>
      </w:r>
      <w:ins w:id="139" w:author="Alex Walton" w:date="2020-06-29T23:05:00Z">
        <w:r w:rsidR="009D12B4">
          <w:rPr>
            <w:rFonts w:ascii="Times New Roman" w:hAnsi="Times New Roman" w:cs="Times New Roman"/>
            <w:noProof/>
            <w:sz w:val="24"/>
            <w:szCs w:val="24"/>
          </w:rPr>
          <w:t xml:space="preserve">R Core </w:t>
        </w:r>
      </w:ins>
      <w:r w:rsidR="009D12B4" w:rsidRPr="009D12B4">
        <w:rPr>
          <w:rFonts w:ascii="Times New Roman" w:hAnsi="Times New Roman" w:cs="Times New Roman"/>
          <w:noProof/>
          <w:sz w:val="24"/>
          <w:szCs w:val="24"/>
        </w:rPr>
        <w:t>Team 2016)</w:t>
      </w:r>
      <w:ins w:id="140" w:author="Alex Walton" w:date="2020-06-29T23:05:00Z">
        <w:r w:rsidR="009D12B4">
          <w:rPr>
            <w:rFonts w:ascii="Times New Roman" w:hAnsi="Times New Roman" w:cs="Times New Roman"/>
            <w:sz w:val="24"/>
            <w:szCs w:val="24"/>
          </w:rPr>
          <w:fldChar w:fldCharType="end"/>
        </w:r>
      </w:ins>
      <w:del w:id="141" w:author="Alex Walton" w:date="2020-06-29T23:05:00Z">
        <w:r w:rsidRPr="00FD4BD4" w:rsidDel="009D12B4">
          <w:rPr>
            <w:rFonts w:ascii="Times New Roman" w:hAnsi="Times New Roman" w:cs="Times New Roman"/>
            <w:sz w:val="24"/>
            <w:szCs w:val="24"/>
          </w:rPr>
          <w:delText>(ref)</w:delText>
        </w:r>
      </w:del>
      <w:r w:rsidRPr="00FD4BD4">
        <w:rPr>
          <w:rFonts w:ascii="Times New Roman" w:hAnsi="Times New Roman" w:cs="Times New Roman"/>
          <w:sz w:val="24"/>
          <w:szCs w:val="24"/>
        </w:rPr>
        <w:t xml:space="preserve">. For experiments 1 and 2, survival against the virus challenge was analyzed by comparing the proportion of each cage that survived the bioassay between the treatments via a linear mixed effects model using the </w:t>
      </w:r>
      <w:proofErr w:type="spellStart"/>
      <w:r w:rsidRPr="00FD4BD4">
        <w:rPr>
          <w:rFonts w:ascii="Times New Roman" w:hAnsi="Times New Roman" w:cs="Times New Roman"/>
          <w:sz w:val="24"/>
          <w:szCs w:val="24"/>
        </w:rPr>
        <w:t>lmer</w:t>
      </w:r>
      <w:proofErr w:type="spellEnd"/>
      <w:r w:rsidRPr="00FD4BD4">
        <w:rPr>
          <w:rFonts w:ascii="Times New Roman" w:hAnsi="Times New Roman" w:cs="Times New Roman"/>
          <w:sz w:val="24"/>
          <w:szCs w:val="24"/>
        </w:rPr>
        <w:t xml:space="preserve"> function from the package lme4 </w:t>
      </w:r>
      <w:ins w:id="142" w:author="Alex Walton" w:date="2020-06-29T23:06:00Z">
        <w:r w:rsidR="00BA1969">
          <w:rPr>
            <w:rFonts w:ascii="Times New Roman" w:hAnsi="Times New Roman" w:cs="Times New Roman"/>
            <w:sz w:val="24"/>
            <w:szCs w:val="24"/>
          </w:rPr>
          <w:fldChar w:fldCharType="begin" w:fldLock="1"/>
        </w:r>
      </w:ins>
      <w:r w:rsidR="00BA1969">
        <w:rPr>
          <w:rFonts w:ascii="Times New Roman" w:hAnsi="Times New Roman" w:cs="Times New Roman"/>
          <w:sz w:val="24"/>
          <w:szCs w:val="24"/>
        </w:rPr>
        <w:instrText>ADDIN CSL_CITATION {"citationItems":[{"id":"ITEM-1","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1","issued":{"date-parts":[["2015"]]},"title":"Fitting linear mixed-effects models using lme4","type":"article-journal"},"uris":["http://www.mendeley.com/documents/?uuid=a46a3adb-9341-4290-9d63-972190a3a606"]}],"mendeley":{"formattedCitation":"(Bates et al. 2015)","plainTextFormattedCitation":"(Bates et al. 2015)","previouslyFormattedCitation":"(Bates et al. 2015)"},"properties":{"noteIndex":0},"schema":"https://github.com/citation-style-language/schema/raw/master/csl-citation.json"}</w:instrText>
      </w:r>
      <w:r w:rsidR="00BA1969">
        <w:rPr>
          <w:rFonts w:ascii="Times New Roman" w:hAnsi="Times New Roman" w:cs="Times New Roman"/>
          <w:sz w:val="24"/>
          <w:szCs w:val="24"/>
        </w:rPr>
        <w:fldChar w:fldCharType="separate"/>
      </w:r>
      <w:r w:rsidR="00BA1969" w:rsidRPr="00BA1969">
        <w:rPr>
          <w:rFonts w:ascii="Times New Roman" w:hAnsi="Times New Roman" w:cs="Times New Roman"/>
          <w:noProof/>
          <w:sz w:val="24"/>
          <w:szCs w:val="24"/>
        </w:rPr>
        <w:t>(Bates et al. 2015)</w:t>
      </w:r>
      <w:ins w:id="143" w:author="Alex Walton" w:date="2020-06-29T23:06:00Z">
        <w:r w:rsidR="00BA1969">
          <w:rPr>
            <w:rFonts w:ascii="Times New Roman" w:hAnsi="Times New Roman" w:cs="Times New Roman"/>
            <w:sz w:val="24"/>
            <w:szCs w:val="24"/>
          </w:rPr>
          <w:fldChar w:fldCharType="end"/>
        </w:r>
      </w:ins>
      <w:del w:id="144" w:author="Alex Walton" w:date="2020-06-29T23:06:00Z">
        <w:r w:rsidRPr="00FD4BD4" w:rsidDel="00BA1969">
          <w:rPr>
            <w:rFonts w:ascii="Times New Roman" w:hAnsi="Times New Roman" w:cs="Times New Roman"/>
            <w:sz w:val="24"/>
            <w:szCs w:val="24"/>
          </w:rPr>
          <w:delText>(ref)</w:delText>
        </w:r>
      </w:del>
      <w:r w:rsidRPr="00FD4BD4">
        <w:rPr>
          <w:rFonts w:ascii="Times New Roman" w:hAnsi="Times New Roman" w:cs="Times New Roman"/>
          <w:sz w:val="24"/>
          <w:szCs w:val="24"/>
        </w:rPr>
        <w:t xml:space="preserve">, with treatment </w:t>
      </w:r>
      <w:r w:rsidRPr="00FD4BD4">
        <w:rPr>
          <w:rFonts w:ascii="Times New Roman" w:hAnsi="Times New Roman" w:cs="Times New Roman"/>
          <w:sz w:val="24"/>
          <w:szCs w:val="24"/>
        </w:rPr>
        <w:lastRenderedPageBreak/>
        <w:t xml:space="preserve">generation as a random factor. ANOVAs followed by a Tukey HSD </w:t>
      </w:r>
      <w:proofErr w:type="spellStart"/>
      <w:r w:rsidRPr="00FD4BD4">
        <w:rPr>
          <w:rFonts w:ascii="Times New Roman" w:hAnsi="Times New Roman" w:cs="Times New Roman"/>
          <w:sz w:val="24"/>
          <w:szCs w:val="24"/>
        </w:rPr>
        <w:t>posthoc</w:t>
      </w:r>
      <w:proofErr w:type="spellEnd"/>
      <w:r w:rsidRPr="00FD4BD4">
        <w:rPr>
          <w:rFonts w:ascii="Times New Roman" w:hAnsi="Times New Roman" w:cs="Times New Roman"/>
          <w:sz w:val="24"/>
          <w:szCs w:val="24"/>
        </w:rPr>
        <w:t xml:space="preserve"> test, using the package </w:t>
      </w:r>
      <w:proofErr w:type="spellStart"/>
      <w:r w:rsidRPr="00FD4BD4">
        <w:rPr>
          <w:rFonts w:ascii="Times New Roman" w:hAnsi="Times New Roman" w:cs="Times New Roman"/>
          <w:sz w:val="24"/>
          <w:szCs w:val="24"/>
        </w:rPr>
        <w:t>multcomp</w:t>
      </w:r>
      <w:proofErr w:type="spellEnd"/>
      <w:ins w:id="145" w:author="Alex Walton" w:date="2020-06-29T23:07:00Z">
        <w:r w:rsidR="00BA1969">
          <w:rPr>
            <w:rFonts w:ascii="Times New Roman" w:hAnsi="Times New Roman" w:cs="Times New Roman"/>
            <w:sz w:val="24"/>
            <w:szCs w:val="24"/>
          </w:rPr>
          <w:t xml:space="preserve"> </w:t>
        </w:r>
      </w:ins>
      <w:ins w:id="146" w:author="Alex Walton" w:date="2020-06-29T23:08:00Z">
        <w:r w:rsidR="00BA1969">
          <w:rPr>
            <w:rFonts w:ascii="Times New Roman" w:hAnsi="Times New Roman" w:cs="Times New Roman"/>
            <w:sz w:val="24"/>
            <w:szCs w:val="24"/>
          </w:rPr>
          <w:fldChar w:fldCharType="begin" w:fldLock="1"/>
        </w:r>
      </w:ins>
      <w:r w:rsidR="00BA1969">
        <w:rPr>
          <w:rFonts w:ascii="Times New Roman" w:hAnsi="Times New Roman" w:cs="Times New Roman"/>
          <w:sz w:val="24"/>
          <w:szCs w:val="24"/>
        </w:rPr>
        <w:instrText>ADDIN CSL_CITATION {"citationItems":[{"id":"ITEM-1","itemData":{"DOI":"10.1002/bimj.200810425","ISSN":"03233847","PMID":"18481363","abstract":"Simultaneous inference is a common problem in many areas of application. If multiple null hypotheses are tested simultaneously, the probability of rejecting erroneously at least one of them increases beyond the pre-specified significance level. Simultaneous inference procedures have to be used which adjust for multiplicity and thus control the overall type I error rate. In this paper we describe simultaneous inference procedures in general parametric models, where the experimental questions are specified through a linear combination of elemental model parameters. The framework described here is quite general and extends the canonical theory of multiple comparison procedures in ANOVA models to linear regression problems, generalized linear models, linear mixed effects models, the Cox model, robust linear models, etc. Several examples using a variety of different statistical models illustrate the breadth of the results. For the analyses we use the R add-on package multcomp, which provides a convenient interface to the general approach adopted here. © 2008 Wiley-VCH Verlag GmbH &amp; Co. KGaA.","author":[{"dropping-particle":"","family":"Hothorn","given":"Torsten","non-dropping-particle":"","parse-names":false,"suffix":""},{"dropping-particle":"","family":"Bretz","given":"Frank","non-dropping-particle":"","parse-names":false,"suffix":""},{"dropping-particle":"","family":"Westfall","given":"Peter","non-dropping-particle":"","parse-names":false,"suffix":""}],"container-title":"Biometrical Journal","id":"ITEM-1","issued":{"date-parts":[["2008"]]},"title":"Simultaneous inference in general parametric models","type":"article"},"uris":["http://www.mendeley.com/documents/?uuid=b82ab99b-6073-4087-a719-a23ee475ceaf"]}],"mendeley":{"formattedCitation":"(Hothorn et al. 2008)","plainTextFormattedCitation":"(Hothorn et al. 2008)"},"properties":{"noteIndex":0},"schema":"https://github.com/citation-style-language/schema/raw/master/csl-citation.json"}</w:instrText>
      </w:r>
      <w:r w:rsidR="00BA1969">
        <w:rPr>
          <w:rFonts w:ascii="Times New Roman" w:hAnsi="Times New Roman" w:cs="Times New Roman"/>
          <w:sz w:val="24"/>
          <w:szCs w:val="24"/>
        </w:rPr>
        <w:fldChar w:fldCharType="separate"/>
      </w:r>
      <w:r w:rsidR="00BA1969" w:rsidRPr="00BA1969">
        <w:rPr>
          <w:rFonts w:ascii="Times New Roman" w:hAnsi="Times New Roman" w:cs="Times New Roman"/>
          <w:noProof/>
          <w:sz w:val="24"/>
          <w:szCs w:val="24"/>
        </w:rPr>
        <w:t>(Hothorn et al. 2008)</w:t>
      </w:r>
      <w:ins w:id="147" w:author="Alex Walton" w:date="2020-06-29T23:08:00Z">
        <w:r w:rsidR="00BA1969">
          <w:rPr>
            <w:rFonts w:ascii="Times New Roman" w:hAnsi="Times New Roman" w:cs="Times New Roman"/>
            <w:sz w:val="24"/>
            <w:szCs w:val="24"/>
          </w:rPr>
          <w:fldChar w:fldCharType="end"/>
        </w:r>
      </w:ins>
      <w:r w:rsidRPr="00FD4BD4">
        <w:rPr>
          <w:rFonts w:ascii="Times New Roman" w:hAnsi="Times New Roman" w:cs="Times New Roman"/>
          <w:sz w:val="24"/>
          <w:szCs w:val="24"/>
        </w:rPr>
        <w:t xml:space="preserve">, were performed on these models. Mass and lipid contents were compared using </w:t>
      </w:r>
      <w:proofErr w:type="gramStart"/>
      <w:r w:rsidRPr="00FD4BD4">
        <w:rPr>
          <w:rFonts w:ascii="Times New Roman" w:hAnsi="Times New Roman" w:cs="Times New Roman"/>
          <w:sz w:val="24"/>
          <w:szCs w:val="24"/>
        </w:rPr>
        <w:t>Welch’s  t</w:t>
      </w:r>
      <w:proofErr w:type="gramEnd"/>
      <w:r w:rsidRPr="00FD4BD4">
        <w:rPr>
          <w:rFonts w:ascii="Times New Roman" w:hAnsi="Times New Roman" w:cs="Times New Roman"/>
          <w:sz w:val="24"/>
          <w:szCs w:val="24"/>
        </w:rPr>
        <w:t>-test. Virus titers were log transformed to meet assumptions of normality and then compared across treatments using the same mixed model approach as described for survival.</w:t>
      </w:r>
    </w:p>
    <w:p w14:paraId="5D3D2AF6" w14:textId="7695D758" w:rsidR="006D5FDD" w:rsidRPr="00FD4BD4" w:rsidDel="00CD643C" w:rsidRDefault="0095436D">
      <w:pPr>
        <w:widowControl w:val="0"/>
        <w:spacing w:line="480" w:lineRule="auto"/>
        <w:ind w:firstLine="720"/>
        <w:contextualSpacing/>
        <w:jc w:val="both"/>
        <w:rPr>
          <w:del w:id="148" w:author="Alex Walton" w:date="2020-06-29T21:33:00Z"/>
          <w:rFonts w:ascii="Times New Roman" w:hAnsi="Times New Roman" w:cs="Times New Roman"/>
          <w:sz w:val="24"/>
          <w:szCs w:val="24"/>
        </w:rPr>
      </w:pPr>
      <w:del w:id="149" w:author="Alex Walton" w:date="2020-06-29T21:33:00Z">
        <w:r w:rsidRPr="00FD4BD4" w:rsidDel="00CD643C">
          <w:rPr>
            <w:rFonts w:ascii="Times New Roman" w:hAnsi="Times New Roman" w:cs="Times New Roman"/>
            <w:sz w:val="24"/>
            <w:szCs w:val="24"/>
          </w:rPr>
          <w:delText xml:space="preserve">We find that both of these nutritional treatments cause observable reductions in resilience to infection, providing evidence for the importance of developmental nutrition in producing worker bees that are patent against infection as adults. These results have important ramifications in our understanding </w:delText>
        </w:r>
        <w:r w:rsidR="004142EA" w:rsidRPr="00FD4BD4" w:rsidDel="00CD643C">
          <w:rPr>
            <w:rFonts w:ascii="Times New Roman" w:hAnsi="Times New Roman" w:cs="Times New Roman"/>
            <w:sz w:val="24"/>
            <w:szCs w:val="24"/>
          </w:rPr>
          <w:delText xml:space="preserve">of </w:delText>
        </w:r>
        <w:r w:rsidRPr="00FD4BD4" w:rsidDel="00CD643C">
          <w:rPr>
            <w:rFonts w:ascii="Times New Roman" w:hAnsi="Times New Roman" w:cs="Times New Roman"/>
            <w:sz w:val="24"/>
            <w:szCs w:val="24"/>
          </w:rPr>
          <w:delText>the interplay within the network of environmental stresses faced by pollinators. It also shows how honey bees can provide a valuable model for studying</w:delText>
        </w:r>
        <w:r w:rsidR="004142EA" w:rsidRPr="00FD4BD4" w:rsidDel="00CD643C">
          <w:rPr>
            <w:rFonts w:ascii="Times New Roman" w:hAnsi="Times New Roman" w:cs="Times New Roman"/>
            <w:sz w:val="24"/>
            <w:szCs w:val="24"/>
          </w:rPr>
          <w:delText xml:space="preserve"> how</w:delText>
        </w:r>
        <w:r w:rsidRPr="00FD4BD4" w:rsidDel="00CD643C">
          <w:rPr>
            <w:rFonts w:ascii="Times New Roman" w:hAnsi="Times New Roman" w:cs="Times New Roman"/>
            <w:sz w:val="24"/>
            <w:szCs w:val="24"/>
          </w:rPr>
          <w:delText xml:space="preserve"> developmental nutrition </w:delText>
        </w:r>
        <w:r w:rsidR="004142EA" w:rsidRPr="00FD4BD4" w:rsidDel="00CD643C">
          <w:rPr>
            <w:rFonts w:ascii="Times New Roman" w:hAnsi="Times New Roman" w:cs="Times New Roman"/>
            <w:sz w:val="24"/>
            <w:szCs w:val="24"/>
          </w:rPr>
          <w:delText xml:space="preserve">canalizes </w:delText>
        </w:r>
        <w:r w:rsidRPr="00FD4BD4" w:rsidDel="00CD643C">
          <w:rPr>
            <w:rFonts w:ascii="Times New Roman" w:hAnsi="Times New Roman" w:cs="Times New Roman"/>
            <w:sz w:val="24"/>
            <w:szCs w:val="24"/>
          </w:rPr>
          <w:delText xml:space="preserve">adult phenotype, even focusing just within the worker caste. Because honey bees experience complex social interactions in addition to simple differences in nutritional stimuli, this system has ripe potential for parsing apart nutritional </w:delText>
        </w:r>
        <w:r w:rsidR="004142EA" w:rsidRPr="00FD4BD4" w:rsidDel="00CD643C">
          <w:rPr>
            <w:rFonts w:ascii="Times New Roman" w:hAnsi="Times New Roman" w:cs="Times New Roman"/>
            <w:sz w:val="24"/>
            <w:szCs w:val="24"/>
          </w:rPr>
          <w:delText>from</w:delText>
        </w:r>
        <w:r w:rsidRPr="00FD4BD4" w:rsidDel="00CD643C">
          <w:rPr>
            <w:rFonts w:ascii="Times New Roman" w:hAnsi="Times New Roman" w:cs="Times New Roman"/>
            <w:sz w:val="24"/>
            <w:szCs w:val="24"/>
          </w:rPr>
          <w:delText xml:space="preserve"> other social stimuli in honey bees.</w:delText>
        </w:r>
      </w:del>
    </w:p>
    <w:p w14:paraId="0EA5F83C" w14:textId="379CF335" w:rsidR="006D5FDD" w:rsidRDefault="006D5FDD" w:rsidP="00EB7E4B">
      <w:pPr>
        <w:widowControl w:val="0"/>
        <w:spacing w:line="480" w:lineRule="auto"/>
        <w:contextualSpacing/>
        <w:jc w:val="both"/>
        <w:rPr>
          <w:rFonts w:ascii="Times New Roman" w:hAnsi="Times New Roman" w:cs="Times New Roman"/>
          <w:sz w:val="24"/>
          <w:szCs w:val="24"/>
        </w:rPr>
      </w:pPr>
    </w:p>
    <w:p w14:paraId="3B7ADA75" w14:textId="77777777" w:rsidR="00442158" w:rsidRDefault="00442158" w:rsidP="00442158">
      <w:pPr>
        <w:spacing w:line="240" w:lineRule="auto"/>
        <w:contextualSpacing/>
        <w:rPr>
          <w:rFonts w:ascii="Times New Roman" w:hAnsi="Times New Roman" w:cs="Times New Roman"/>
          <w:b/>
          <w:sz w:val="24"/>
          <w:szCs w:val="24"/>
        </w:rPr>
      </w:pPr>
      <w:r>
        <w:rPr>
          <w:rFonts w:ascii="Times New Roman" w:hAnsi="Times New Roman" w:cs="Times New Roman"/>
          <w:b/>
          <w:sz w:val="24"/>
          <w:szCs w:val="24"/>
        </w:rPr>
        <w:t>RESULTS</w:t>
      </w:r>
    </w:p>
    <w:p w14:paraId="731B9B3C" w14:textId="77777777" w:rsidR="00442158" w:rsidRDefault="00442158" w:rsidP="00442158">
      <w:pPr>
        <w:spacing w:line="240" w:lineRule="auto"/>
        <w:contextualSpacing/>
        <w:rPr>
          <w:rFonts w:ascii="Times New Roman" w:hAnsi="Times New Roman" w:cs="Times New Roman"/>
          <w:b/>
          <w:sz w:val="24"/>
          <w:szCs w:val="24"/>
        </w:rPr>
      </w:pPr>
    </w:p>
    <w:p w14:paraId="051F39BF" w14:textId="77777777" w:rsidR="00442158" w:rsidRDefault="00442158" w:rsidP="00442158">
      <w:pPr>
        <w:spacing w:line="240" w:lineRule="auto"/>
        <w:contextualSpacing/>
        <w:rPr>
          <w:rFonts w:ascii="Times New Roman" w:hAnsi="Times New Roman" w:cs="Times New Roman"/>
          <w:sz w:val="24"/>
          <w:szCs w:val="24"/>
        </w:rPr>
      </w:pPr>
      <w:r>
        <w:rPr>
          <w:rFonts w:ascii="Times New Roman" w:hAnsi="Times New Roman" w:cs="Times New Roman"/>
          <w:b/>
          <w:sz w:val="24"/>
          <w:szCs w:val="24"/>
        </w:rPr>
        <w:t xml:space="preserve">Experiment </w:t>
      </w:r>
      <w:proofErr w:type="gramStart"/>
      <w:r>
        <w:rPr>
          <w:rFonts w:ascii="Times New Roman" w:hAnsi="Times New Roman" w:cs="Times New Roman"/>
          <w:b/>
          <w:sz w:val="24"/>
          <w:szCs w:val="24"/>
        </w:rPr>
        <w:t>1</w:t>
      </w:r>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Acute larval starvation</w:t>
      </w:r>
    </w:p>
    <w:p w14:paraId="19F70C10" w14:textId="77777777" w:rsidR="00442158" w:rsidRDefault="00442158" w:rsidP="00442158">
      <w:pPr>
        <w:spacing w:line="240" w:lineRule="auto"/>
        <w:contextualSpacing/>
        <w:rPr>
          <w:rFonts w:ascii="Times New Roman" w:hAnsi="Times New Roman" w:cs="Times New Roman"/>
          <w:sz w:val="24"/>
          <w:szCs w:val="24"/>
        </w:rPr>
      </w:pPr>
    </w:p>
    <w:p w14:paraId="359673B7" w14:textId="40C738CD" w:rsidR="00442158" w:rsidRPr="0004649E" w:rsidRDefault="00442158" w:rsidP="00442158">
      <w:pPr>
        <w:spacing w:line="240" w:lineRule="auto"/>
        <w:contextualSpacing/>
        <w:rPr>
          <w:rFonts w:ascii="Times New Roman" w:hAnsi="Times New Roman" w:cs="Times New Roman"/>
          <w:color w:val="FF0000"/>
          <w:sz w:val="24"/>
          <w:szCs w:val="24"/>
        </w:rPr>
      </w:pPr>
      <w:r>
        <w:rPr>
          <w:rFonts w:ascii="Times New Roman" w:hAnsi="Times New Roman" w:cs="Times New Roman"/>
          <w:b/>
          <w:sz w:val="24"/>
          <w:szCs w:val="24"/>
        </w:rPr>
        <w:t xml:space="preserve">Body quality analysis: </w:t>
      </w:r>
      <w:r>
        <w:rPr>
          <w:rFonts w:ascii="Times New Roman" w:hAnsi="Times New Roman" w:cs="Times New Roman"/>
          <w:sz w:val="24"/>
          <w:szCs w:val="24"/>
        </w:rPr>
        <w:t xml:space="preserve">Bees </w:t>
      </w:r>
      <w:del w:id="150" w:author="Alex Walton" w:date="2020-07-19T21:11:00Z">
        <w:r w:rsidDel="007232B3">
          <w:rPr>
            <w:rFonts w:ascii="Times New Roman" w:hAnsi="Times New Roman" w:cs="Times New Roman"/>
            <w:sz w:val="24"/>
            <w:szCs w:val="24"/>
          </w:rPr>
          <w:delText xml:space="preserve">derived </w:delText>
        </w:r>
      </w:del>
      <w:r>
        <w:rPr>
          <w:rFonts w:ascii="Times New Roman" w:hAnsi="Times New Roman" w:cs="Times New Roman"/>
          <w:sz w:val="24"/>
          <w:szCs w:val="24"/>
        </w:rPr>
        <w:t xml:space="preserve">reared under the acute starvation conditions weighed significantly less than those reared under normal diet conditions (Welch’s t-test, t=3.53, </w:t>
      </w:r>
      <w:proofErr w:type="spellStart"/>
      <w:r>
        <w:rPr>
          <w:rFonts w:ascii="Times New Roman" w:hAnsi="Times New Roman" w:cs="Times New Roman"/>
          <w:sz w:val="24"/>
          <w:szCs w:val="24"/>
        </w:rPr>
        <w:t>d.f.</w:t>
      </w:r>
      <w:proofErr w:type="spellEnd"/>
      <w:r>
        <w:rPr>
          <w:rFonts w:ascii="Times New Roman" w:hAnsi="Times New Roman" w:cs="Times New Roman"/>
          <w:sz w:val="24"/>
          <w:szCs w:val="24"/>
        </w:rPr>
        <w:t xml:space="preserve">=33.13, p=0.0012; </w:t>
      </w:r>
      <w:proofErr w:type="spellStart"/>
      <w:r>
        <w:rPr>
          <w:rFonts w:ascii="Times New Roman" w:hAnsi="Times New Roman" w:cs="Times New Roman"/>
          <w:sz w:val="24"/>
          <w:szCs w:val="24"/>
        </w:rPr>
        <w:t>n</w:t>
      </w:r>
      <w:r w:rsidRPr="00F02B32">
        <w:rPr>
          <w:rFonts w:ascii="Times New Roman" w:hAnsi="Times New Roman" w:cs="Times New Roman"/>
          <w:sz w:val="24"/>
          <w:szCs w:val="24"/>
          <w:vertAlign w:val="subscript"/>
        </w:rPr>
        <w:t>starvation</w:t>
      </w:r>
      <w:proofErr w:type="spellEnd"/>
      <w:r>
        <w:rPr>
          <w:rFonts w:ascii="Times New Roman" w:hAnsi="Times New Roman" w:cs="Times New Roman"/>
          <w:sz w:val="24"/>
          <w:szCs w:val="24"/>
        </w:rPr>
        <w:t xml:space="preserve">=16; </w:t>
      </w:r>
      <w:proofErr w:type="spellStart"/>
      <w:r>
        <w:rPr>
          <w:rFonts w:ascii="Times New Roman" w:hAnsi="Times New Roman" w:cs="Times New Roman"/>
          <w:sz w:val="24"/>
          <w:szCs w:val="24"/>
        </w:rPr>
        <w:t>n</w:t>
      </w:r>
      <w:r w:rsidRPr="00F02B32">
        <w:rPr>
          <w:rFonts w:ascii="Times New Roman" w:hAnsi="Times New Roman" w:cs="Times New Roman"/>
          <w:sz w:val="24"/>
          <w:szCs w:val="24"/>
          <w:vertAlign w:val="subscript"/>
        </w:rPr>
        <w:t>normal</w:t>
      </w:r>
      <w:proofErr w:type="spellEnd"/>
      <w:r>
        <w:rPr>
          <w:rFonts w:ascii="Times New Roman" w:hAnsi="Times New Roman" w:cs="Times New Roman"/>
          <w:sz w:val="24"/>
          <w:szCs w:val="24"/>
        </w:rPr>
        <w:t xml:space="preserve">=20), but the proportion of their mass made up of lipids did not differ (Welch’s t-test, t=-2.16, </w:t>
      </w:r>
      <w:proofErr w:type="spellStart"/>
      <w:r>
        <w:rPr>
          <w:rFonts w:ascii="Times New Roman" w:hAnsi="Times New Roman" w:cs="Times New Roman"/>
          <w:sz w:val="24"/>
          <w:szCs w:val="24"/>
        </w:rPr>
        <w:t>d.f.</w:t>
      </w:r>
      <w:proofErr w:type="spellEnd"/>
      <w:r>
        <w:rPr>
          <w:rFonts w:ascii="Times New Roman" w:hAnsi="Times New Roman" w:cs="Times New Roman"/>
          <w:sz w:val="24"/>
          <w:szCs w:val="24"/>
        </w:rPr>
        <w:t xml:space="preserve">=7.27, p=0.067; </w:t>
      </w:r>
      <w:proofErr w:type="spellStart"/>
      <w:r>
        <w:rPr>
          <w:rFonts w:ascii="Times New Roman" w:hAnsi="Times New Roman" w:cs="Times New Roman"/>
          <w:sz w:val="24"/>
          <w:szCs w:val="24"/>
        </w:rPr>
        <w:t>n</w:t>
      </w:r>
      <w:r w:rsidRPr="00F02B32">
        <w:rPr>
          <w:rFonts w:ascii="Times New Roman" w:hAnsi="Times New Roman" w:cs="Times New Roman"/>
          <w:sz w:val="24"/>
          <w:szCs w:val="24"/>
          <w:vertAlign w:val="subscript"/>
        </w:rPr>
        <w:t>starvation</w:t>
      </w:r>
      <w:proofErr w:type="spellEnd"/>
      <w:r>
        <w:rPr>
          <w:rFonts w:ascii="Times New Roman" w:hAnsi="Times New Roman" w:cs="Times New Roman"/>
          <w:sz w:val="24"/>
          <w:szCs w:val="24"/>
        </w:rPr>
        <w:t xml:space="preserve">=6; </w:t>
      </w:r>
      <w:proofErr w:type="spellStart"/>
      <w:r>
        <w:rPr>
          <w:rFonts w:ascii="Times New Roman" w:hAnsi="Times New Roman" w:cs="Times New Roman"/>
          <w:sz w:val="24"/>
          <w:szCs w:val="24"/>
        </w:rPr>
        <w:t>n</w:t>
      </w:r>
      <w:r w:rsidRPr="00F02B32">
        <w:rPr>
          <w:rFonts w:ascii="Times New Roman" w:hAnsi="Times New Roman" w:cs="Times New Roman"/>
          <w:sz w:val="24"/>
          <w:szCs w:val="24"/>
          <w:vertAlign w:val="subscript"/>
        </w:rPr>
        <w:t>normal</w:t>
      </w:r>
      <w:proofErr w:type="spellEnd"/>
      <w:r>
        <w:rPr>
          <w:rFonts w:ascii="Times New Roman" w:hAnsi="Times New Roman" w:cs="Times New Roman"/>
          <w:sz w:val="24"/>
          <w:szCs w:val="24"/>
        </w:rPr>
        <w:t xml:space="preserve">=6). </w:t>
      </w:r>
      <w:r>
        <w:rPr>
          <w:rFonts w:ascii="Times New Roman" w:hAnsi="Times New Roman" w:cs="Times New Roman"/>
          <w:color w:val="FF0000"/>
          <w:sz w:val="24"/>
          <w:szCs w:val="24"/>
        </w:rPr>
        <w:t>Supplementary figure?</w:t>
      </w:r>
    </w:p>
    <w:p w14:paraId="67E20C45" w14:textId="77777777" w:rsidR="00442158" w:rsidRPr="00BB100D" w:rsidRDefault="00442158" w:rsidP="00442158">
      <w:pPr>
        <w:spacing w:line="240" w:lineRule="auto"/>
        <w:contextualSpacing/>
        <w:rPr>
          <w:rFonts w:ascii="Times New Roman" w:hAnsi="Times New Roman" w:cs="Times New Roman"/>
          <w:sz w:val="24"/>
          <w:szCs w:val="24"/>
        </w:rPr>
      </w:pPr>
    </w:p>
    <w:p w14:paraId="65FD9645" w14:textId="77777777" w:rsidR="00442158" w:rsidRDefault="00442158" w:rsidP="00442158">
      <w:pPr>
        <w:spacing w:line="240" w:lineRule="auto"/>
        <w:contextualSpacing/>
        <w:rPr>
          <w:rFonts w:ascii="Times New Roman" w:hAnsi="Times New Roman" w:cs="Times New Roman"/>
          <w:sz w:val="24"/>
          <w:szCs w:val="24"/>
        </w:rPr>
      </w:pPr>
      <w:r w:rsidRPr="006B0694">
        <w:rPr>
          <w:rFonts w:ascii="Times New Roman" w:hAnsi="Times New Roman" w:cs="Times New Roman"/>
          <w:b/>
          <w:sz w:val="24"/>
          <w:szCs w:val="24"/>
        </w:rPr>
        <w:t xml:space="preserve">Virus challenge </w:t>
      </w:r>
      <w:r>
        <w:rPr>
          <w:rFonts w:ascii="Times New Roman" w:hAnsi="Times New Roman" w:cs="Times New Roman"/>
          <w:b/>
          <w:sz w:val="24"/>
          <w:szCs w:val="24"/>
        </w:rPr>
        <w:t>bioassay</w:t>
      </w:r>
      <w:r>
        <w:rPr>
          <w:rFonts w:ascii="Times New Roman" w:hAnsi="Times New Roman" w:cs="Times New Roman"/>
          <w:sz w:val="24"/>
          <w:szCs w:val="24"/>
        </w:rPr>
        <w:t>: Across the four nutrition/virus treatments, there were significant differences in the proportion of bees that died during the 96h assay (</w:t>
      </w:r>
      <w:r w:rsidRPr="007220C4">
        <w:rPr>
          <w:rFonts w:ascii="Times New Roman" w:hAnsi="Times New Roman" w:cs="Times New Roman"/>
          <w:color w:val="FF0000"/>
          <w:sz w:val="24"/>
          <w:szCs w:val="24"/>
        </w:rPr>
        <w:t>Figure 1a</w:t>
      </w:r>
      <w:r>
        <w:rPr>
          <w:rFonts w:ascii="Times New Roman" w:hAnsi="Times New Roman" w:cs="Times New Roman"/>
          <w:sz w:val="24"/>
          <w:szCs w:val="24"/>
        </w:rPr>
        <w:t xml:space="preserve">; mixed model ANOVA across all treatment groups, </w:t>
      </w:r>
      <w:commentRangeStart w:id="151"/>
      <w:proofErr w:type="spellStart"/>
      <w:r>
        <w:rPr>
          <w:rFonts w:ascii="Times New Roman" w:hAnsi="Times New Roman" w:cs="Times New Roman"/>
          <w:sz w:val="24"/>
          <w:szCs w:val="24"/>
        </w:rPr>
        <w:t>d.f.</w:t>
      </w:r>
      <w:proofErr w:type="spellEnd"/>
      <w:r>
        <w:rPr>
          <w:rFonts w:ascii="Times New Roman" w:hAnsi="Times New Roman" w:cs="Times New Roman"/>
          <w:sz w:val="24"/>
          <w:szCs w:val="24"/>
        </w:rPr>
        <w:t xml:space="preserve"> = 3, 6; </w:t>
      </w:r>
      <w:commentRangeEnd w:id="151"/>
      <w:r>
        <w:rPr>
          <w:rStyle w:val="CommentReference"/>
        </w:rPr>
        <w:commentReference w:id="151"/>
      </w:r>
      <w:r>
        <w:rPr>
          <w:rFonts w:ascii="Times New Roman" w:hAnsi="Times New Roman" w:cs="Times New Roman"/>
          <w:i/>
          <w:sz w:val="24"/>
          <w:szCs w:val="24"/>
        </w:rPr>
        <w:t xml:space="preserve">F= </w:t>
      </w:r>
      <w:r w:rsidRPr="009F7CBF">
        <w:rPr>
          <w:rFonts w:ascii="Times New Roman" w:hAnsi="Times New Roman" w:cs="Times New Roman"/>
          <w:sz w:val="24"/>
          <w:szCs w:val="24"/>
        </w:rPr>
        <w:t>40.45</w:t>
      </w:r>
      <w:r>
        <w:rPr>
          <w:rFonts w:ascii="Times New Roman" w:hAnsi="Times New Roman" w:cs="Times New Roman"/>
          <w:i/>
          <w:sz w:val="24"/>
          <w:szCs w:val="24"/>
        </w:rPr>
        <w:t xml:space="preserve">; </w:t>
      </w:r>
      <w:r>
        <w:rPr>
          <w:rFonts w:ascii="Times New Roman" w:hAnsi="Times New Roman" w:cs="Times New Roman"/>
          <w:sz w:val="24"/>
          <w:szCs w:val="24"/>
        </w:rPr>
        <w:t>p &lt;0.0001;</w:t>
      </w:r>
      <w:r w:rsidRPr="00752E9D">
        <w:rPr>
          <w:rFonts w:ascii="Times New Roman" w:hAnsi="Times New Roman" w:cs="Times New Roman"/>
          <w:sz w:val="24"/>
          <w:szCs w:val="24"/>
        </w:rPr>
        <w:t xml:space="preserve"> </w:t>
      </w:r>
      <w:proofErr w:type="spellStart"/>
      <w:r>
        <w:rPr>
          <w:rFonts w:ascii="Times New Roman" w:hAnsi="Times New Roman" w:cs="Times New Roman"/>
          <w:sz w:val="24"/>
          <w:szCs w:val="24"/>
        </w:rPr>
        <w:t>n</w:t>
      </w:r>
      <w:r w:rsidRPr="00F02B32">
        <w:rPr>
          <w:rFonts w:ascii="Times New Roman" w:hAnsi="Times New Roman" w:cs="Times New Roman"/>
          <w:sz w:val="24"/>
          <w:szCs w:val="24"/>
          <w:vertAlign w:val="subscript"/>
        </w:rPr>
        <w:t>starvation</w:t>
      </w:r>
      <w:r>
        <w:rPr>
          <w:rFonts w:ascii="Times New Roman" w:hAnsi="Times New Roman" w:cs="Times New Roman"/>
          <w:sz w:val="24"/>
          <w:szCs w:val="24"/>
          <w:vertAlign w:val="subscript"/>
        </w:rPr>
        <w:t>+virus</w:t>
      </w:r>
      <w:proofErr w:type="spellEnd"/>
      <w:r>
        <w:rPr>
          <w:rFonts w:ascii="Times New Roman" w:hAnsi="Times New Roman" w:cs="Times New Roman"/>
          <w:sz w:val="24"/>
          <w:szCs w:val="24"/>
        </w:rPr>
        <w:t xml:space="preserve">=19; n=20 for all others), with all treatment groups significantly different from each other (Tukey HSD, p&lt; 0.001) except the </w:t>
      </w:r>
      <w:proofErr w:type="spellStart"/>
      <w:r>
        <w:rPr>
          <w:rFonts w:ascii="Times New Roman" w:hAnsi="Times New Roman" w:cs="Times New Roman"/>
          <w:sz w:val="24"/>
          <w:szCs w:val="24"/>
        </w:rPr>
        <w:t>starvation+sucrose</w:t>
      </w:r>
      <w:proofErr w:type="spellEnd"/>
      <w:r>
        <w:rPr>
          <w:rFonts w:ascii="Times New Roman" w:hAnsi="Times New Roman" w:cs="Times New Roman"/>
          <w:sz w:val="24"/>
          <w:szCs w:val="24"/>
        </w:rPr>
        <w:t xml:space="preserve"> and normal </w:t>
      </w:r>
      <w:proofErr w:type="spellStart"/>
      <w:r>
        <w:rPr>
          <w:rFonts w:ascii="Times New Roman" w:hAnsi="Times New Roman" w:cs="Times New Roman"/>
          <w:sz w:val="24"/>
          <w:szCs w:val="24"/>
        </w:rPr>
        <w:t>diet+sucrose</w:t>
      </w:r>
      <w:proofErr w:type="spellEnd"/>
      <w:r>
        <w:rPr>
          <w:rFonts w:ascii="Times New Roman" w:hAnsi="Times New Roman" w:cs="Times New Roman"/>
          <w:sz w:val="24"/>
          <w:szCs w:val="24"/>
        </w:rPr>
        <w:t xml:space="preserve"> groups (Tukey HSD, p=0.28). </w:t>
      </w:r>
    </w:p>
    <w:p w14:paraId="4C7AC1C9" w14:textId="77777777" w:rsidR="00442158" w:rsidRDefault="00442158" w:rsidP="00442158">
      <w:pPr>
        <w:spacing w:line="240" w:lineRule="auto"/>
        <w:contextualSpacing/>
        <w:rPr>
          <w:rFonts w:ascii="Times New Roman" w:hAnsi="Times New Roman" w:cs="Times New Roman"/>
          <w:sz w:val="24"/>
          <w:szCs w:val="24"/>
        </w:rPr>
      </w:pPr>
    </w:p>
    <w:p w14:paraId="1C692B5E" w14:textId="77777777" w:rsidR="00442158" w:rsidRDefault="00442158" w:rsidP="00442158">
      <w:pPr>
        <w:spacing w:line="240" w:lineRule="auto"/>
        <w:contextualSpacing/>
        <w:rPr>
          <w:rFonts w:ascii="Times New Roman" w:hAnsi="Times New Roman" w:cs="Times New Roman"/>
          <w:sz w:val="24"/>
          <w:szCs w:val="24"/>
        </w:rPr>
      </w:pPr>
      <w:r>
        <w:rPr>
          <w:rFonts w:ascii="Times New Roman" w:hAnsi="Times New Roman" w:cs="Times New Roman"/>
          <w:b/>
          <w:sz w:val="24"/>
          <w:szCs w:val="24"/>
        </w:rPr>
        <w:t xml:space="preserve">IAPV titers: </w:t>
      </w:r>
      <w:r>
        <w:rPr>
          <w:rFonts w:ascii="Times New Roman" w:hAnsi="Times New Roman" w:cs="Times New Roman"/>
          <w:sz w:val="24"/>
          <w:szCs w:val="24"/>
        </w:rPr>
        <w:t>Across the four nutrition/virus treatments, there were significant differences in the IAPV titers of bees collected 36h into the assay (</w:t>
      </w:r>
      <w:r w:rsidRPr="007220C4">
        <w:rPr>
          <w:rFonts w:ascii="Times New Roman" w:hAnsi="Times New Roman" w:cs="Times New Roman"/>
          <w:color w:val="FF0000"/>
          <w:sz w:val="24"/>
          <w:szCs w:val="24"/>
        </w:rPr>
        <w:t>Figure 1b</w:t>
      </w:r>
      <w:r>
        <w:rPr>
          <w:rFonts w:ascii="Times New Roman" w:hAnsi="Times New Roman" w:cs="Times New Roman"/>
          <w:sz w:val="24"/>
          <w:szCs w:val="24"/>
        </w:rPr>
        <w:t xml:space="preserve">; mixed model ANOVA across all treatment groups, </w:t>
      </w:r>
      <w:r>
        <w:rPr>
          <w:rFonts w:ascii="Times New Roman" w:hAnsi="Times New Roman" w:cs="Times New Roman"/>
          <w:i/>
          <w:sz w:val="24"/>
          <w:szCs w:val="24"/>
        </w:rPr>
        <w:t xml:space="preserve">F= </w:t>
      </w:r>
      <w:r>
        <w:rPr>
          <w:rFonts w:ascii="Times New Roman" w:hAnsi="Times New Roman" w:cs="Times New Roman"/>
          <w:sz w:val="24"/>
          <w:szCs w:val="24"/>
        </w:rPr>
        <w:t xml:space="preserve">13.6; p &lt;0.0001; n=10 per treatment), with all treatment groups significantly different from each other (Tukey HSD, p&lt; 0.001) except the </w:t>
      </w:r>
      <w:proofErr w:type="spellStart"/>
      <w:r>
        <w:rPr>
          <w:rFonts w:ascii="Times New Roman" w:hAnsi="Times New Roman" w:cs="Times New Roman"/>
          <w:sz w:val="24"/>
          <w:szCs w:val="24"/>
        </w:rPr>
        <w:t>starvation+sucrose</w:t>
      </w:r>
      <w:proofErr w:type="spellEnd"/>
      <w:r>
        <w:rPr>
          <w:rFonts w:ascii="Times New Roman" w:hAnsi="Times New Roman" w:cs="Times New Roman"/>
          <w:sz w:val="24"/>
          <w:szCs w:val="24"/>
        </w:rPr>
        <w:t xml:space="preserve"> and normal </w:t>
      </w:r>
      <w:proofErr w:type="spellStart"/>
      <w:r>
        <w:rPr>
          <w:rFonts w:ascii="Times New Roman" w:hAnsi="Times New Roman" w:cs="Times New Roman"/>
          <w:sz w:val="24"/>
          <w:szCs w:val="24"/>
        </w:rPr>
        <w:t>diet+sucrose</w:t>
      </w:r>
      <w:proofErr w:type="spellEnd"/>
      <w:r>
        <w:rPr>
          <w:rFonts w:ascii="Times New Roman" w:hAnsi="Times New Roman" w:cs="Times New Roman"/>
          <w:sz w:val="24"/>
          <w:szCs w:val="24"/>
        </w:rPr>
        <w:t xml:space="preserve"> groups (Tukey HSD, p=0.52) and the </w:t>
      </w:r>
      <w:proofErr w:type="spellStart"/>
      <w:r>
        <w:rPr>
          <w:rFonts w:ascii="Times New Roman" w:hAnsi="Times New Roman" w:cs="Times New Roman"/>
          <w:sz w:val="24"/>
          <w:szCs w:val="24"/>
        </w:rPr>
        <w:t>starvation+virus</w:t>
      </w:r>
      <w:proofErr w:type="spellEnd"/>
      <w:r>
        <w:rPr>
          <w:rFonts w:ascii="Times New Roman" w:hAnsi="Times New Roman" w:cs="Times New Roman"/>
          <w:sz w:val="24"/>
          <w:szCs w:val="24"/>
        </w:rPr>
        <w:t xml:space="preserve"> and normal </w:t>
      </w:r>
      <w:proofErr w:type="spellStart"/>
      <w:r>
        <w:rPr>
          <w:rFonts w:ascii="Times New Roman" w:hAnsi="Times New Roman" w:cs="Times New Roman"/>
          <w:sz w:val="24"/>
          <w:szCs w:val="24"/>
        </w:rPr>
        <w:t>diet+virus</w:t>
      </w:r>
      <w:proofErr w:type="spellEnd"/>
      <w:r>
        <w:rPr>
          <w:rFonts w:ascii="Times New Roman" w:hAnsi="Times New Roman" w:cs="Times New Roman"/>
          <w:sz w:val="24"/>
          <w:szCs w:val="24"/>
        </w:rPr>
        <w:t xml:space="preserve"> (Tukey HSD, p=0.79).</w:t>
      </w:r>
    </w:p>
    <w:p w14:paraId="09B1657B" w14:textId="77777777" w:rsidR="00442158" w:rsidRDefault="00442158" w:rsidP="00442158">
      <w:pPr>
        <w:spacing w:line="240" w:lineRule="auto"/>
        <w:contextualSpacing/>
        <w:rPr>
          <w:rFonts w:ascii="Times New Roman" w:hAnsi="Times New Roman" w:cs="Times New Roman"/>
          <w:sz w:val="24"/>
          <w:szCs w:val="24"/>
        </w:rPr>
      </w:pPr>
    </w:p>
    <w:p w14:paraId="758ED93A" w14:textId="77777777" w:rsidR="00442158" w:rsidRPr="00EF02A6" w:rsidRDefault="00442158" w:rsidP="00442158">
      <w:pPr>
        <w:spacing w:line="240" w:lineRule="auto"/>
        <w:contextualSpacing/>
        <w:rPr>
          <w:rFonts w:ascii="Times New Roman" w:hAnsi="Times New Roman" w:cs="Times New Roman"/>
          <w:b/>
          <w:sz w:val="24"/>
          <w:szCs w:val="24"/>
        </w:rPr>
      </w:pPr>
      <w:r w:rsidRPr="00EF02A6">
        <w:rPr>
          <w:rFonts w:ascii="Times New Roman" w:hAnsi="Times New Roman" w:cs="Times New Roman"/>
          <w:b/>
          <w:sz w:val="24"/>
          <w:szCs w:val="24"/>
        </w:rPr>
        <w:t xml:space="preserve">Gene expression: </w:t>
      </w:r>
      <w:r>
        <w:rPr>
          <w:rFonts w:ascii="Times New Roman" w:hAnsi="Times New Roman" w:cs="Times New Roman"/>
          <w:b/>
          <w:sz w:val="24"/>
          <w:szCs w:val="24"/>
        </w:rPr>
        <w:t>Figure 2?</w:t>
      </w:r>
    </w:p>
    <w:p w14:paraId="04307318" w14:textId="77777777" w:rsidR="00442158" w:rsidRDefault="00442158" w:rsidP="00442158">
      <w:pPr>
        <w:spacing w:line="240" w:lineRule="auto"/>
        <w:contextualSpacing/>
        <w:rPr>
          <w:rFonts w:ascii="Times New Roman" w:hAnsi="Times New Roman" w:cs="Times New Roman"/>
          <w:b/>
          <w:sz w:val="24"/>
          <w:szCs w:val="24"/>
        </w:rPr>
      </w:pPr>
    </w:p>
    <w:p w14:paraId="51BC1E48" w14:textId="77777777" w:rsidR="00442158" w:rsidRDefault="00442158" w:rsidP="00442158">
      <w:pPr>
        <w:spacing w:line="240" w:lineRule="auto"/>
        <w:contextualSpacing/>
        <w:rPr>
          <w:rFonts w:ascii="Times New Roman" w:hAnsi="Times New Roman" w:cs="Times New Roman"/>
          <w:sz w:val="24"/>
          <w:szCs w:val="24"/>
        </w:rPr>
      </w:pPr>
      <w:r>
        <w:rPr>
          <w:rFonts w:ascii="Times New Roman" w:hAnsi="Times New Roman" w:cs="Times New Roman"/>
          <w:b/>
          <w:sz w:val="24"/>
          <w:szCs w:val="24"/>
        </w:rPr>
        <w:t>Experiment 2</w:t>
      </w:r>
      <w:r>
        <w:rPr>
          <w:rFonts w:ascii="Times New Roman" w:hAnsi="Times New Roman" w:cs="Times New Roman"/>
          <w:sz w:val="24"/>
          <w:szCs w:val="24"/>
        </w:rPr>
        <w:t>: Pollen quality limitation</w:t>
      </w:r>
    </w:p>
    <w:p w14:paraId="38E2A3B2" w14:textId="77777777" w:rsidR="00442158" w:rsidRDefault="00442158" w:rsidP="00442158">
      <w:pPr>
        <w:spacing w:line="240" w:lineRule="auto"/>
        <w:contextualSpacing/>
        <w:rPr>
          <w:rFonts w:ascii="Times New Roman" w:hAnsi="Times New Roman" w:cs="Times New Roman"/>
          <w:sz w:val="24"/>
          <w:szCs w:val="24"/>
        </w:rPr>
      </w:pPr>
    </w:p>
    <w:p w14:paraId="69AEC0F3" w14:textId="77777777" w:rsidR="00442158" w:rsidRPr="00953BE4" w:rsidRDefault="00442158" w:rsidP="00442158">
      <w:pPr>
        <w:spacing w:line="240" w:lineRule="auto"/>
        <w:contextualSpacing/>
        <w:rPr>
          <w:rFonts w:ascii="Times New Roman" w:hAnsi="Times New Roman" w:cs="Times New Roman"/>
          <w:sz w:val="24"/>
          <w:szCs w:val="24"/>
        </w:rPr>
      </w:pPr>
      <w:r>
        <w:rPr>
          <w:rFonts w:ascii="Times New Roman" w:hAnsi="Times New Roman" w:cs="Times New Roman"/>
          <w:b/>
          <w:sz w:val="24"/>
          <w:szCs w:val="24"/>
        </w:rPr>
        <w:t xml:space="preserve">Body quality analysis: </w:t>
      </w:r>
      <w:r>
        <w:rPr>
          <w:rFonts w:ascii="Times New Roman" w:hAnsi="Times New Roman" w:cs="Times New Roman"/>
          <w:sz w:val="24"/>
          <w:szCs w:val="24"/>
        </w:rPr>
        <w:t xml:space="preserve">There were no significant differences in the mass or lipid content of bees from the </w:t>
      </w:r>
      <w:proofErr w:type="spellStart"/>
      <w:r>
        <w:rPr>
          <w:rFonts w:ascii="Times New Roman" w:hAnsi="Times New Roman" w:cs="Times New Roman"/>
          <w:i/>
          <w:sz w:val="24"/>
          <w:szCs w:val="24"/>
        </w:rPr>
        <w:t>Castanea</w:t>
      </w:r>
      <w:proofErr w:type="spellEnd"/>
      <w:r>
        <w:rPr>
          <w:rFonts w:ascii="Times New Roman" w:hAnsi="Times New Roman" w:cs="Times New Roman"/>
          <w:i/>
          <w:sz w:val="24"/>
          <w:szCs w:val="24"/>
        </w:rPr>
        <w:t xml:space="preserve"> </w:t>
      </w:r>
      <w:r>
        <w:rPr>
          <w:rFonts w:ascii="Times New Roman" w:hAnsi="Times New Roman" w:cs="Times New Roman"/>
          <w:sz w:val="24"/>
          <w:szCs w:val="24"/>
        </w:rPr>
        <w:t xml:space="preserve">and </w:t>
      </w:r>
      <w:r>
        <w:rPr>
          <w:rFonts w:ascii="Times New Roman" w:hAnsi="Times New Roman" w:cs="Times New Roman"/>
          <w:i/>
          <w:sz w:val="24"/>
          <w:szCs w:val="24"/>
        </w:rPr>
        <w:t>Cistus</w:t>
      </w:r>
      <w:r>
        <w:rPr>
          <w:rFonts w:ascii="Times New Roman" w:hAnsi="Times New Roman" w:cs="Times New Roman"/>
          <w:sz w:val="24"/>
          <w:szCs w:val="24"/>
        </w:rPr>
        <w:t xml:space="preserve"> treatments (Welch’s t-test, p&gt;</w:t>
      </w:r>
      <w:proofErr w:type="gramStart"/>
      <w:r>
        <w:rPr>
          <w:rFonts w:ascii="Times New Roman" w:hAnsi="Times New Roman" w:cs="Times New Roman"/>
          <w:sz w:val="24"/>
          <w:szCs w:val="24"/>
        </w:rPr>
        <w:t>0.05;:</w:t>
      </w:r>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n</w:t>
      </w:r>
      <w:r w:rsidRPr="00177209">
        <w:rPr>
          <w:rFonts w:ascii="Times New Roman" w:hAnsi="Times New Roman" w:cs="Times New Roman"/>
          <w:i/>
          <w:sz w:val="24"/>
          <w:szCs w:val="24"/>
          <w:vertAlign w:val="subscript"/>
        </w:rPr>
        <w:t>Cistus</w:t>
      </w:r>
      <w:proofErr w:type="spellEnd"/>
      <w:r>
        <w:rPr>
          <w:rFonts w:ascii="Times New Roman" w:hAnsi="Times New Roman" w:cs="Times New Roman"/>
          <w:sz w:val="24"/>
          <w:szCs w:val="24"/>
        </w:rPr>
        <w:t xml:space="preserve">=12, </w:t>
      </w:r>
      <w:proofErr w:type="spellStart"/>
      <w:r>
        <w:rPr>
          <w:rFonts w:ascii="Times New Roman" w:hAnsi="Times New Roman" w:cs="Times New Roman"/>
          <w:sz w:val="24"/>
          <w:szCs w:val="24"/>
        </w:rPr>
        <w:t>n</w:t>
      </w:r>
      <w:r w:rsidRPr="00177209">
        <w:rPr>
          <w:rFonts w:ascii="Times New Roman" w:hAnsi="Times New Roman" w:cs="Times New Roman"/>
          <w:i/>
          <w:sz w:val="24"/>
          <w:szCs w:val="24"/>
          <w:vertAlign w:val="subscript"/>
        </w:rPr>
        <w:t>Castanea</w:t>
      </w:r>
      <w:proofErr w:type="spellEnd"/>
      <w:r>
        <w:rPr>
          <w:rFonts w:ascii="Times New Roman" w:hAnsi="Times New Roman" w:cs="Times New Roman"/>
          <w:sz w:val="24"/>
          <w:szCs w:val="24"/>
        </w:rPr>
        <w:t>=10; ).********I can’t find these numbers right now but could add ‘</w:t>
      </w:r>
      <w:proofErr w:type="spellStart"/>
      <w:r>
        <w:rPr>
          <w:rFonts w:ascii="Times New Roman" w:hAnsi="Times New Roman" w:cs="Times New Roman"/>
          <w:sz w:val="24"/>
          <w:szCs w:val="24"/>
        </w:rPr>
        <w:t>em</w:t>
      </w:r>
      <w:proofErr w:type="spellEnd"/>
    </w:p>
    <w:p w14:paraId="702D0995" w14:textId="77777777" w:rsidR="00442158" w:rsidRPr="00BB100D" w:rsidRDefault="00442158" w:rsidP="00442158">
      <w:pPr>
        <w:spacing w:line="240" w:lineRule="auto"/>
        <w:contextualSpacing/>
        <w:rPr>
          <w:rFonts w:ascii="Times New Roman" w:hAnsi="Times New Roman" w:cs="Times New Roman"/>
          <w:sz w:val="24"/>
          <w:szCs w:val="24"/>
        </w:rPr>
      </w:pPr>
    </w:p>
    <w:p w14:paraId="0AD59B22" w14:textId="77777777" w:rsidR="00442158" w:rsidRDefault="00442158" w:rsidP="00442158">
      <w:pPr>
        <w:spacing w:line="240" w:lineRule="auto"/>
        <w:contextualSpacing/>
        <w:rPr>
          <w:rFonts w:ascii="Times New Roman" w:hAnsi="Times New Roman" w:cs="Times New Roman"/>
          <w:sz w:val="24"/>
          <w:szCs w:val="24"/>
        </w:rPr>
      </w:pPr>
      <w:r w:rsidRPr="006B0694">
        <w:rPr>
          <w:rFonts w:ascii="Times New Roman" w:hAnsi="Times New Roman" w:cs="Times New Roman"/>
          <w:b/>
          <w:sz w:val="24"/>
          <w:szCs w:val="24"/>
        </w:rPr>
        <w:t xml:space="preserve">Virus challenge </w:t>
      </w:r>
      <w:r>
        <w:rPr>
          <w:rFonts w:ascii="Times New Roman" w:hAnsi="Times New Roman" w:cs="Times New Roman"/>
          <w:b/>
          <w:sz w:val="24"/>
          <w:szCs w:val="24"/>
        </w:rPr>
        <w:t>bioassay</w:t>
      </w:r>
      <w:r>
        <w:rPr>
          <w:rFonts w:ascii="Times New Roman" w:hAnsi="Times New Roman" w:cs="Times New Roman"/>
          <w:sz w:val="24"/>
          <w:szCs w:val="24"/>
        </w:rPr>
        <w:t>: Across the four nutrition/virus treatments, there were significant differences in the proportion of bees that died during the 96h assay (</w:t>
      </w:r>
      <w:r w:rsidRPr="007220C4">
        <w:rPr>
          <w:rFonts w:ascii="Times New Roman" w:hAnsi="Times New Roman" w:cs="Times New Roman"/>
          <w:color w:val="FF0000"/>
          <w:sz w:val="24"/>
          <w:szCs w:val="24"/>
        </w:rPr>
        <w:t>Figure 3a</w:t>
      </w:r>
      <w:r>
        <w:rPr>
          <w:rFonts w:ascii="Times New Roman" w:hAnsi="Times New Roman" w:cs="Times New Roman"/>
          <w:sz w:val="24"/>
          <w:szCs w:val="24"/>
        </w:rPr>
        <w:t xml:space="preserve">; mixed model ANOVA across all treatment groups, </w:t>
      </w:r>
      <w:proofErr w:type="spellStart"/>
      <w:r>
        <w:rPr>
          <w:rFonts w:ascii="Times New Roman" w:hAnsi="Times New Roman" w:cs="Times New Roman"/>
          <w:sz w:val="24"/>
          <w:szCs w:val="24"/>
        </w:rPr>
        <w:t>d.f.</w:t>
      </w:r>
      <w:proofErr w:type="spellEnd"/>
      <w:r>
        <w:rPr>
          <w:rFonts w:ascii="Times New Roman" w:hAnsi="Times New Roman" w:cs="Times New Roman"/>
          <w:sz w:val="24"/>
          <w:szCs w:val="24"/>
        </w:rPr>
        <w:t xml:space="preserve"> = 3, 6; </w:t>
      </w:r>
      <w:r>
        <w:rPr>
          <w:rFonts w:ascii="Times New Roman" w:hAnsi="Times New Roman" w:cs="Times New Roman"/>
          <w:i/>
          <w:sz w:val="24"/>
          <w:szCs w:val="24"/>
        </w:rPr>
        <w:t xml:space="preserve">F= </w:t>
      </w:r>
      <w:r>
        <w:rPr>
          <w:rFonts w:ascii="Times New Roman" w:hAnsi="Times New Roman" w:cs="Times New Roman"/>
          <w:sz w:val="24"/>
          <w:szCs w:val="24"/>
        </w:rPr>
        <w:t>4.7; p &lt;0.005;</w:t>
      </w:r>
      <w:r w:rsidRPr="002D017D">
        <w:rPr>
          <w:rFonts w:ascii="Times New Roman" w:hAnsi="Times New Roman" w:cs="Times New Roman"/>
          <w:sz w:val="24"/>
          <w:szCs w:val="24"/>
        </w:rPr>
        <w:t xml:space="preserve"> </w:t>
      </w:r>
      <w:proofErr w:type="spellStart"/>
      <w:r>
        <w:rPr>
          <w:rFonts w:ascii="Times New Roman" w:hAnsi="Times New Roman" w:cs="Times New Roman"/>
          <w:sz w:val="24"/>
          <w:szCs w:val="24"/>
        </w:rPr>
        <w:t>n</w:t>
      </w:r>
      <w:r>
        <w:rPr>
          <w:rFonts w:ascii="Times New Roman" w:hAnsi="Times New Roman" w:cs="Times New Roman"/>
          <w:i/>
          <w:sz w:val="24"/>
          <w:szCs w:val="24"/>
          <w:vertAlign w:val="subscript"/>
        </w:rPr>
        <w:t>Cistus+</w:t>
      </w:r>
      <w:r w:rsidRPr="00BE0EF5">
        <w:rPr>
          <w:rFonts w:ascii="Times New Roman" w:hAnsi="Times New Roman" w:cs="Times New Roman"/>
          <w:sz w:val="24"/>
          <w:szCs w:val="24"/>
          <w:vertAlign w:val="subscript"/>
        </w:rPr>
        <w:t>sucrose</w:t>
      </w:r>
      <w:proofErr w:type="spellEnd"/>
      <w:r>
        <w:rPr>
          <w:rFonts w:ascii="Times New Roman" w:hAnsi="Times New Roman" w:cs="Times New Roman"/>
          <w:sz w:val="24"/>
          <w:szCs w:val="24"/>
        </w:rPr>
        <w:t>=21,</w:t>
      </w:r>
      <w:r w:rsidRPr="0064584F">
        <w:rPr>
          <w:rFonts w:ascii="Times New Roman" w:hAnsi="Times New Roman" w:cs="Times New Roman"/>
          <w:sz w:val="24"/>
          <w:szCs w:val="24"/>
        </w:rPr>
        <w:t xml:space="preserve"> </w:t>
      </w:r>
      <w:proofErr w:type="spellStart"/>
      <w:r>
        <w:rPr>
          <w:rFonts w:ascii="Times New Roman" w:hAnsi="Times New Roman" w:cs="Times New Roman"/>
          <w:sz w:val="24"/>
          <w:szCs w:val="24"/>
        </w:rPr>
        <w:t>n</w:t>
      </w:r>
      <w:r>
        <w:rPr>
          <w:rFonts w:ascii="Times New Roman" w:hAnsi="Times New Roman" w:cs="Times New Roman"/>
          <w:i/>
          <w:sz w:val="24"/>
          <w:szCs w:val="24"/>
          <w:vertAlign w:val="subscript"/>
        </w:rPr>
        <w:t>Cistus+</w:t>
      </w:r>
      <w:r>
        <w:rPr>
          <w:rFonts w:ascii="Times New Roman" w:hAnsi="Times New Roman" w:cs="Times New Roman"/>
          <w:sz w:val="24"/>
          <w:szCs w:val="24"/>
          <w:vertAlign w:val="subscript"/>
        </w:rPr>
        <w:t>virus</w:t>
      </w:r>
      <w:proofErr w:type="spellEnd"/>
      <w:r>
        <w:rPr>
          <w:rFonts w:ascii="Times New Roman" w:hAnsi="Times New Roman" w:cs="Times New Roman"/>
          <w:sz w:val="24"/>
          <w:szCs w:val="24"/>
        </w:rPr>
        <w:t xml:space="preserve">=22, </w:t>
      </w:r>
      <w:proofErr w:type="spellStart"/>
      <w:r>
        <w:rPr>
          <w:rFonts w:ascii="Times New Roman" w:hAnsi="Times New Roman" w:cs="Times New Roman"/>
          <w:sz w:val="24"/>
          <w:szCs w:val="24"/>
        </w:rPr>
        <w:t>n</w:t>
      </w:r>
      <w:r w:rsidRPr="00177209">
        <w:rPr>
          <w:rFonts w:ascii="Times New Roman" w:hAnsi="Times New Roman" w:cs="Times New Roman"/>
          <w:i/>
          <w:sz w:val="24"/>
          <w:szCs w:val="24"/>
          <w:vertAlign w:val="subscript"/>
        </w:rPr>
        <w:t>Castanea</w:t>
      </w:r>
      <w:r>
        <w:rPr>
          <w:rFonts w:ascii="Times New Roman" w:hAnsi="Times New Roman" w:cs="Times New Roman"/>
          <w:i/>
          <w:sz w:val="24"/>
          <w:szCs w:val="24"/>
          <w:vertAlign w:val="subscript"/>
        </w:rPr>
        <w:t>+</w:t>
      </w:r>
      <w:r w:rsidRPr="00BE0EF5">
        <w:rPr>
          <w:rFonts w:ascii="Times New Roman" w:hAnsi="Times New Roman" w:cs="Times New Roman"/>
          <w:sz w:val="24"/>
          <w:szCs w:val="24"/>
          <w:vertAlign w:val="subscript"/>
        </w:rPr>
        <w:t>sucrose</w:t>
      </w:r>
      <w:proofErr w:type="spellEnd"/>
      <w:r>
        <w:rPr>
          <w:rFonts w:ascii="Times New Roman" w:hAnsi="Times New Roman" w:cs="Times New Roman"/>
          <w:sz w:val="24"/>
          <w:szCs w:val="24"/>
        </w:rPr>
        <w:t xml:space="preserve"> =11, </w:t>
      </w:r>
      <w:proofErr w:type="spellStart"/>
      <w:r>
        <w:rPr>
          <w:rFonts w:ascii="Times New Roman" w:hAnsi="Times New Roman" w:cs="Times New Roman"/>
          <w:sz w:val="24"/>
          <w:szCs w:val="24"/>
        </w:rPr>
        <w:t>n</w:t>
      </w:r>
      <w:r w:rsidRPr="00177209">
        <w:rPr>
          <w:rFonts w:ascii="Times New Roman" w:hAnsi="Times New Roman" w:cs="Times New Roman"/>
          <w:i/>
          <w:sz w:val="24"/>
          <w:szCs w:val="24"/>
          <w:vertAlign w:val="subscript"/>
        </w:rPr>
        <w:t>Castanea</w:t>
      </w:r>
      <w:r>
        <w:rPr>
          <w:rFonts w:ascii="Times New Roman" w:hAnsi="Times New Roman" w:cs="Times New Roman"/>
          <w:i/>
          <w:sz w:val="24"/>
          <w:szCs w:val="24"/>
          <w:vertAlign w:val="subscript"/>
        </w:rPr>
        <w:t>+</w:t>
      </w:r>
      <w:r>
        <w:rPr>
          <w:rFonts w:ascii="Times New Roman" w:hAnsi="Times New Roman" w:cs="Times New Roman"/>
          <w:sz w:val="24"/>
          <w:szCs w:val="24"/>
          <w:vertAlign w:val="subscript"/>
        </w:rPr>
        <w:t>virus</w:t>
      </w:r>
      <w:proofErr w:type="spellEnd"/>
      <w:r>
        <w:rPr>
          <w:rFonts w:ascii="Times New Roman" w:hAnsi="Times New Roman" w:cs="Times New Roman"/>
          <w:sz w:val="24"/>
          <w:szCs w:val="24"/>
        </w:rPr>
        <w:t xml:space="preserve"> =11. Comparing between the treatments, the </w:t>
      </w:r>
      <w:proofErr w:type="spellStart"/>
      <w:r>
        <w:rPr>
          <w:rFonts w:ascii="Times New Roman" w:hAnsi="Times New Roman" w:cs="Times New Roman"/>
          <w:i/>
          <w:sz w:val="24"/>
          <w:szCs w:val="24"/>
        </w:rPr>
        <w:lastRenderedPageBreak/>
        <w:t>Cistus</w:t>
      </w:r>
      <w:r>
        <w:rPr>
          <w:rFonts w:ascii="Times New Roman" w:hAnsi="Times New Roman" w:cs="Times New Roman"/>
          <w:sz w:val="24"/>
          <w:szCs w:val="24"/>
        </w:rPr>
        <w:t>-reared+virus</w:t>
      </w:r>
      <w:proofErr w:type="spellEnd"/>
      <w:r>
        <w:rPr>
          <w:rFonts w:ascii="Times New Roman" w:hAnsi="Times New Roman" w:cs="Times New Roman"/>
          <w:sz w:val="24"/>
          <w:szCs w:val="24"/>
        </w:rPr>
        <w:t xml:space="preserve"> vs. </w:t>
      </w:r>
      <w:proofErr w:type="spellStart"/>
      <w:r>
        <w:rPr>
          <w:rFonts w:ascii="Times New Roman" w:hAnsi="Times New Roman" w:cs="Times New Roman"/>
          <w:i/>
          <w:sz w:val="24"/>
          <w:szCs w:val="24"/>
        </w:rPr>
        <w:t>Cistus</w:t>
      </w:r>
      <w:r>
        <w:rPr>
          <w:rFonts w:ascii="Times New Roman" w:hAnsi="Times New Roman" w:cs="Times New Roman"/>
          <w:sz w:val="24"/>
          <w:szCs w:val="24"/>
        </w:rPr>
        <w:t>-reared+sucrose</w:t>
      </w:r>
      <w:proofErr w:type="spellEnd"/>
      <w:r>
        <w:rPr>
          <w:rFonts w:ascii="Times New Roman" w:hAnsi="Times New Roman" w:cs="Times New Roman"/>
          <w:sz w:val="24"/>
          <w:szCs w:val="24"/>
        </w:rPr>
        <w:t xml:space="preserve"> (Tukey HSD, p&lt; 0.004) and </w:t>
      </w:r>
      <w:proofErr w:type="spellStart"/>
      <w:r>
        <w:rPr>
          <w:rFonts w:ascii="Times New Roman" w:hAnsi="Times New Roman" w:cs="Times New Roman"/>
          <w:i/>
          <w:sz w:val="24"/>
          <w:szCs w:val="24"/>
        </w:rPr>
        <w:t>Cistus</w:t>
      </w:r>
      <w:r>
        <w:rPr>
          <w:rFonts w:ascii="Times New Roman" w:hAnsi="Times New Roman" w:cs="Times New Roman"/>
          <w:sz w:val="24"/>
          <w:szCs w:val="24"/>
        </w:rPr>
        <w:t>-reared+</w:t>
      </w:r>
      <w:proofErr w:type="gramStart"/>
      <w:r>
        <w:rPr>
          <w:rFonts w:ascii="Times New Roman" w:hAnsi="Times New Roman" w:cs="Times New Roman"/>
          <w:sz w:val="24"/>
          <w:szCs w:val="24"/>
        </w:rPr>
        <w:t>virus</w:t>
      </w:r>
      <w:proofErr w:type="spellEnd"/>
      <w:r>
        <w:rPr>
          <w:rFonts w:ascii="Times New Roman" w:hAnsi="Times New Roman" w:cs="Times New Roman"/>
          <w:sz w:val="24"/>
          <w:szCs w:val="24"/>
        </w:rPr>
        <w:t xml:space="preserve">  vs.</w:t>
      </w:r>
      <w:proofErr w:type="gramEnd"/>
      <w:r>
        <w:rPr>
          <w:rFonts w:ascii="Times New Roman" w:hAnsi="Times New Roman" w:cs="Times New Roman"/>
          <w:sz w:val="24"/>
          <w:szCs w:val="24"/>
        </w:rPr>
        <w:t xml:space="preserve"> </w:t>
      </w:r>
      <w:proofErr w:type="spellStart"/>
      <w:r>
        <w:rPr>
          <w:rFonts w:ascii="Times New Roman" w:hAnsi="Times New Roman" w:cs="Times New Roman"/>
          <w:i/>
          <w:sz w:val="24"/>
          <w:szCs w:val="24"/>
        </w:rPr>
        <w:t>Castanea-</w:t>
      </w:r>
      <w:r>
        <w:rPr>
          <w:rFonts w:ascii="Times New Roman" w:hAnsi="Times New Roman" w:cs="Times New Roman"/>
          <w:sz w:val="24"/>
          <w:szCs w:val="24"/>
        </w:rPr>
        <w:t>reared+control</w:t>
      </w:r>
      <w:proofErr w:type="spellEnd"/>
      <w:r>
        <w:rPr>
          <w:rFonts w:ascii="Times New Roman" w:hAnsi="Times New Roman" w:cs="Times New Roman"/>
          <w:sz w:val="24"/>
          <w:szCs w:val="24"/>
        </w:rPr>
        <w:t xml:space="preserve"> (Tukey HSD, p=0.024) were significantly different, but no other groups were (Tukey HSD, p&gt;0.05).</w:t>
      </w:r>
    </w:p>
    <w:p w14:paraId="3FAD2086" w14:textId="77777777" w:rsidR="00442158" w:rsidRDefault="00442158" w:rsidP="00442158">
      <w:pPr>
        <w:spacing w:line="240" w:lineRule="auto"/>
        <w:contextualSpacing/>
        <w:rPr>
          <w:rFonts w:ascii="Times New Roman" w:hAnsi="Times New Roman" w:cs="Times New Roman"/>
          <w:sz w:val="24"/>
          <w:szCs w:val="24"/>
        </w:rPr>
      </w:pPr>
    </w:p>
    <w:p w14:paraId="6FC57EDB" w14:textId="77777777" w:rsidR="00442158" w:rsidRPr="0043508F" w:rsidRDefault="00442158" w:rsidP="00442158">
      <w:pPr>
        <w:spacing w:line="240" w:lineRule="auto"/>
        <w:contextualSpacing/>
        <w:rPr>
          <w:rFonts w:ascii="Times New Roman" w:hAnsi="Times New Roman" w:cs="Times New Roman"/>
          <w:sz w:val="24"/>
          <w:szCs w:val="24"/>
        </w:rPr>
      </w:pPr>
      <w:r>
        <w:rPr>
          <w:rFonts w:ascii="Times New Roman" w:hAnsi="Times New Roman" w:cs="Times New Roman"/>
          <w:b/>
          <w:sz w:val="24"/>
          <w:szCs w:val="24"/>
        </w:rPr>
        <w:t xml:space="preserve">IAPV titers: </w:t>
      </w:r>
      <w:r>
        <w:rPr>
          <w:rFonts w:ascii="Times New Roman" w:hAnsi="Times New Roman" w:cs="Times New Roman"/>
          <w:sz w:val="24"/>
          <w:szCs w:val="24"/>
        </w:rPr>
        <w:t>Across the four nutrition/virus treatments, there were significant differences in the IAPV titers of bees collected 36h into the assay (</w:t>
      </w:r>
      <w:r>
        <w:rPr>
          <w:rFonts w:ascii="Times New Roman" w:hAnsi="Times New Roman" w:cs="Times New Roman"/>
          <w:color w:val="FF0000"/>
          <w:sz w:val="24"/>
          <w:szCs w:val="24"/>
        </w:rPr>
        <w:t>Figure 3b,</w:t>
      </w:r>
      <w:r>
        <w:rPr>
          <w:rFonts w:ascii="Times New Roman" w:hAnsi="Times New Roman" w:cs="Times New Roman"/>
          <w:sz w:val="24"/>
          <w:szCs w:val="24"/>
        </w:rPr>
        <w:t xml:space="preserve"> mixed model ANOVA across all treatment groups, </w:t>
      </w:r>
      <w:proofErr w:type="spellStart"/>
      <w:r>
        <w:rPr>
          <w:rFonts w:ascii="Times New Roman" w:hAnsi="Times New Roman" w:cs="Times New Roman"/>
          <w:sz w:val="24"/>
          <w:szCs w:val="24"/>
        </w:rPr>
        <w:t>d.f.</w:t>
      </w:r>
      <w:proofErr w:type="spellEnd"/>
      <w:r>
        <w:rPr>
          <w:rFonts w:ascii="Times New Roman" w:hAnsi="Times New Roman" w:cs="Times New Roman"/>
          <w:sz w:val="24"/>
          <w:szCs w:val="24"/>
        </w:rPr>
        <w:t xml:space="preserve"> = 3, 6;</w:t>
      </w:r>
      <w:r w:rsidRPr="00BF716E">
        <w:rPr>
          <w:rFonts w:ascii="Times New Roman" w:hAnsi="Times New Roman" w:cs="Times New Roman"/>
          <w:i/>
          <w:sz w:val="24"/>
          <w:szCs w:val="24"/>
        </w:rPr>
        <w:t xml:space="preserve"> </w:t>
      </w:r>
      <w:r>
        <w:rPr>
          <w:rFonts w:ascii="Times New Roman" w:hAnsi="Times New Roman" w:cs="Times New Roman"/>
          <w:i/>
          <w:sz w:val="24"/>
          <w:szCs w:val="24"/>
        </w:rPr>
        <w:t xml:space="preserve">F= </w:t>
      </w:r>
      <w:r>
        <w:rPr>
          <w:rFonts w:ascii="Times New Roman" w:hAnsi="Times New Roman" w:cs="Times New Roman"/>
          <w:sz w:val="24"/>
          <w:szCs w:val="24"/>
        </w:rPr>
        <w:t>6.46; p &lt;0.</w:t>
      </w:r>
      <w:commentRangeStart w:id="152"/>
      <w:r>
        <w:rPr>
          <w:rFonts w:ascii="Times New Roman" w:hAnsi="Times New Roman" w:cs="Times New Roman"/>
          <w:sz w:val="24"/>
          <w:szCs w:val="24"/>
        </w:rPr>
        <w:t>0026</w:t>
      </w:r>
      <w:commentRangeEnd w:id="152"/>
      <w:r>
        <w:rPr>
          <w:rStyle w:val="CommentReference"/>
        </w:rPr>
        <w:commentReference w:id="152"/>
      </w:r>
      <w:r>
        <w:rPr>
          <w:rFonts w:ascii="Times New Roman" w:hAnsi="Times New Roman" w:cs="Times New Roman"/>
          <w:sz w:val="24"/>
          <w:szCs w:val="24"/>
        </w:rPr>
        <w:t xml:space="preserve">;  </w:t>
      </w:r>
      <w:proofErr w:type="spellStart"/>
      <w:r>
        <w:rPr>
          <w:rFonts w:ascii="Times New Roman" w:hAnsi="Times New Roman" w:cs="Times New Roman"/>
          <w:sz w:val="24"/>
          <w:szCs w:val="24"/>
        </w:rPr>
        <w:t>n</w:t>
      </w:r>
      <w:r>
        <w:rPr>
          <w:rFonts w:ascii="Times New Roman" w:hAnsi="Times New Roman" w:cs="Times New Roman"/>
          <w:i/>
          <w:sz w:val="24"/>
          <w:szCs w:val="24"/>
          <w:vertAlign w:val="subscript"/>
        </w:rPr>
        <w:t>Cistus+</w:t>
      </w:r>
      <w:r w:rsidRPr="00BE0EF5">
        <w:rPr>
          <w:rFonts w:ascii="Times New Roman" w:hAnsi="Times New Roman" w:cs="Times New Roman"/>
          <w:sz w:val="24"/>
          <w:szCs w:val="24"/>
          <w:vertAlign w:val="subscript"/>
        </w:rPr>
        <w:t>sucrose</w:t>
      </w:r>
      <w:proofErr w:type="spellEnd"/>
      <w:r>
        <w:rPr>
          <w:rFonts w:ascii="Times New Roman" w:hAnsi="Times New Roman" w:cs="Times New Roman"/>
          <w:sz w:val="24"/>
          <w:szCs w:val="24"/>
        </w:rPr>
        <w:t>=5,</w:t>
      </w:r>
      <w:r w:rsidRPr="0064584F">
        <w:rPr>
          <w:rFonts w:ascii="Times New Roman" w:hAnsi="Times New Roman" w:cs="Times New Roman"/>
          <w:sz w:val="24"/>
          <w:szCs w:val="24"/>
        </w:rPr>
        <w:t xml:space="preserve"> </w:t>
      </w:r>
      <w:proofErr w:type="spellStart"/>
      <w:r>
        <w:rPr>
          <w:rFonts w:ascii="Times New Roman" w:hAnsi="Times New Roman" w:cs="Times New Roman"/>
          <w:sz w:val="24"/>
          <w:szCs w:val="24"/>
        </w:rPr>
        <w:t>n</w:t>
      </w:r>
      <w:r>
        <w:rPr>
          <w:rFonts w:ascii="Times New Roman" w:hAnsi="Times New Roman" w:cs="Times New Roman"/>
          <w:i/>
          <w:sz w:val="24"/>
          <w:szCs w:val="24"/>
          <w:vertAlign w:val="subscript"/>
        </w:rPr>
        <w:t>Cistus+</w:t>
      </w:r>
      <w:r>
        <w:rPr>
          <w:rFonts w:ascii="Times New Roman" w:hAnsi="Times New Roman" w:cs="Times New Roman"/>
          <w:sz w:val="24"/>
          <w:szCs w:val="24"/>
          <w:vertAlign w:val="subscript"/>
        </w:rPr>
        <w:t>virus</w:t>
      </w:r>
      <w:proofErr w:type="spellEnd"/>
      <w:r>
        <w:rPr>
          <w:rFonts w:ascii="Times New Roman" w:hAnsi="Times New Roman" w:cs="Times New Roman"/>
          <w:sz w:val="24"/>
          <w:szCs w:val="24"/>
        </w:rPr>
        <w:t xml:space="preserve">=12, </w:t>
      </w:r>
      <w:proofErr w:type="spellStart"/>
      <w:r>
        <w:rPr>
          <w:rFonts w:ascii="Times New Roman" w:hAnsi="Times New Roman" w:cs="Times New Roman"/>
          <w:sz w:val="24"/>
          <w:szCs w:val="24"/>
        </w:rPr>
        <w:t>n</w:t>
      </w:r>
      <w:r w:rsidRPr="00177209">
        <w:rPr>
          <w:rFonts w:ascii="Times New Roman" w:hAnsi="Times New Roman" w:cs="Times New Roman"/>
          <w:i/>
          <w:sz w:val="24"/>
          <w:szCs w:val="24"/>
          <w:vertAlign w:val="subscript"/>
        </w:rPr>
        <w:t>Castanea</w:t>
      </w:r>
      <w:r>
        <w:rPr>
          <w:rFonts w:ascii="Times New Roman" w:hAnsi="Times New Roman" w:cs="Times New Roman"/>
          <w:i/>
          <w:sz w:val="24"/>
          <w:szCs w:val="24"/>
          <w:vertAlign w:val="subscript"/>
        </w:rPr>
        <w:t>+</w:t>
      </w:r>
      <w:r w:rsidRPr="00BE0EF5">
        <w:rPr>
          <w:rFonts w:ascii="Times New Roman" w:hAnsi="Times New Roman" w:cs="Times New Roman"/>
          <w:sz w:val="24"/>
          <w:szCs w:val="24"/>
          <w:vertAlign w:val="subscript"/>
        </w:rPr>
        <w:t>sucrose</w:t>
      </w:r>
      <w:proofErr w:type="spellEnd"/>
      <w:r>
        <w:rPr>
          <w:rFonts w:ascii="Times New Roman" w:hAnsi="Times New Roman" w:cs="Times New Roman"/>
          <w:sz w:val="24"/>
          <w:szCs w:val="24"/>
        </w:rPr>
        <w:t xml:space="preserve"> =2, </w:t>
      </w:r>
      <w:proofErr w:type="spellStart"/>
      <w:r>
        <w:rPr>
          <w:rFonts w:ascii="Times New Roman" w:hAnsi="Times New Roman" w:cs="Times New Roman"/>
          <w:sz w:val="24"/>
          <w:szCs w:val="24"/>
        </w:rPr>
        <w:t>n</w:t>
      </w:r>
      <w:r w:rsidRPr="00177209">
        <w:rPr>
          <w:rFonts w:ascii="Times New Roman" w:hAnsi="Times New Roman" w:cs="Times New Roman"/>
          <w:i/>
          <w:sz w:val="24"/>
          <w:szCs w:val="24"/>
          <w:vertAlign w:val="subscript"/>
        </w:rPr>
        <w:t>Castanea</w:t>
      </w:r>
      <w:r>
        <w:rPr>
          <w:rFonts w:ascii="Times New Roman" w:hAnsi="Times New Roman" w:cs="Times New Roman"/>
          <w:i/>
          <w:sz w:val="24"/>
          <w:szCs w:val="24"/>
          <w:vertAlign w:val="subscript"/>
        </w:rPr>
        <w:t>+</w:t>
      </w:r>
      <w:r>
        <w:rPr>
          <w:rFonts w:ascii="Times New Roman" w:hAnsi="Times New Roman" w:cs="Times New Roman"/>
          <w:sz w:val="24"/>
          <w:szCs w:val="24"/>
          <w:vertAlign w:val="subscript"/>
        </w:rPr>
        <w:t>virus</w:t>
      </w:r>
      <w:proofErr w:type="spellEnd"/>
      <w:r>
        <w:rPr>
          <w:rFonts w:ascii="Times New Roman" w:hAnsi="Times New Roman" w:cs="Times New Roman"/>
          <w:sz w:val="24"/>
          <w:szCs w:val="24"/>
        </w:rPr>
        <w:t xml:space="preserve"> =5). Comparing between the treatments, the </w:t>
      </w:r>
      <w:proofErr w:type="spellStart"/>
      <w:r>
        <w:rPr>
          <w:rFonts w:ascii="Times New Roman" w:hAnsi="Times New Roman" w:cs="Times New Roman"/>
          <w:i/>
          <w:sz w:val="24"/>
          <w:szCs w:val="24"/>
        </w:rPr>
        <w:t>Cistus</w:t>
      </w:r>
      <w:r>
        <w:rPr>
          <w:rFonts w:ascii="Times New Roman" w:hAnsi="Times New Roman" w:cs="Times New Roman"/>
          <w:sz w:val="24"/>
          <w:szCs w:val="24"/>
        </w:rPr>
        <w:t>-reared+virus</w:t>
      </w:r>
      <w:proofErr w:type="spellEnd"/>
      <w:r>
        <w:rPr>
          <w:rFonts w:ascii="Times New Roman" w:hAnsi="Times New Roman" w:cs="Times New Roman"/>
          <w:sz w:val="24"/>
          <w:szCs w:val="24"/>
        </w:rPr>
        <w:t xml:space="preserve"> vs. </w:t>
      </w:r>
      <w:proofErr w:type="spellStart"/>
      <w:r>
        <w:rPr>
          <w:rFonts w:ascii="Times New Roman" w:hAnsi="Times New Roman" w:cs="Times New Roman"/>
          <w:i/>
          <w:sz w:val="24"/>
          <w:szCs w:val="24"/>
        </w:rPr>
        <w:t>Cistus</w:t>
      </w:r>
      <w:r>
        <w:rPr>
          <w:rFonts w:ascii="Times New Roman" w:hAnsi="Times New Roman" w:cs="Times New Roman"/>
          <w:sz w:val="24"/>
          <w:szCs w:val="24"/>
        </w:rPr>
        <w:t>-reared+sucrose</w:t>
      </w:r>
      <w:proofErr w:type="spellEnd"/>
      <w:r>
        <w:rPr>
          <w:rFonts w:ascii="Times New Roman" w:hAnsi="Times New Roman" w:cs="Times New Roman"/>
          <w:sz w:val="24"/>
          <w:szCs w:val="24"/>
        </w:rPr>
        <w:t xml:space="preserve"> (Tukey HSD, p&lt; 0.001) and </w:t>
      </w:r>
      <w:proofErr w:type="spellStart"/>
      <w:r>
        <w:rPr>
          <w:rFonts w:ascii="Times New Roman" w:hAnsi="Times New Roman" w:cs="Times New Roman"/>
          <w:i/>
          <w:sz w:val="24"/>
          <w:szCs w:val="24"/>
        </w:rPr>
        <w:t>Cistus</w:t>
      </w:r>
      <w:r>
        <w:rPr>
          <w:rFonts w:ascii="Times New Roman" w:hAnsi="Times New Roman" w:cs="Times New Roman"/>
          <w:sz w:val="24"/>
          <w:szCs w:val="24"/>
        </w:rPr>
        <w:t>-reared+</w:t>
      </w:r>
      <w:proofErr w:type="gramStart"/>
      <w:r>
        <w:rPr>
          <w:rFonts w:ascii="Times New Roman" w:hAnsi="Times New Roman" w:cs="Times New Roman"/>
          <w:sz w:val="24"/>
          <w:szCs w:val="24"/>
        </w:rPr>
        <w:t>virus</w:t>
      </w:r>
      <w:proofErr w:type="spellEnd"/>
      <w:r>
        <w:rPr>
          <w:rFonts w:ascii="Times New Roman" w:hAnsi="Times New Roman" w:cs="Times New Roman"/>
          <w:sz w:val="24"/>
          <w:szCs w:val="24"/>
        </w:rPr>
        <w:t xml:space="preserve">  vs.</w:t>
      </w:r>
      <w:proofErr w:type="gramEnd"/>
      <w:r>
        <w:rPr>
          <w:rFonts w:ascii="Times New Roman" w:hAnsi="Times New Roman" w:cs="Times New Roman"/>
          <w:sz w:val="24"/>
          <w:szCs w:val="24"/>
        </w:rPr>
        <w:t xml:space="preserve"> </w:t>
      </w:r>
      <w:proofErr w:type="spellStart"/>
      <w:r>
        <w:rPr>
          <w:rFonts w:ascii="Times New Roman" w:hAnsi="Times New Roman" w:cs="Times New Roman"/>
          <w:i/>
          <w:sz w:val="24"/>
          <w:szCs w:val="24"/>
        </w:rPr>
        <w:t>Castanea-</w:t>
      </w:r>
      <w:r>
        <w:rPr>
          <w:rFonts w:ascii="Times New Roman" w:hAnsi="Times New Roman" w:cs="Times New Roman"/>
          <w:sz w:val="24"/>
          <w:szCs w:val="24"/>
        </w:rPr>
        <w:t>reared+control</w:t>
      </w:r>
      <w:proofErr w:type="spellEnd"/>
      <w:r>
        <w:rPr>
          <w:rFonts w:ascii="Times New Roman" w:hAnsi="Times New Roman" w:cs="Times New Roman"/>
          <w:sz w:val="24"/>
          <w:szCs w:val="24"/>
        </w:rPr>
        <w:t xml:space="preserve"> (Tukey HSD, p=0.0148) were significantly different, but no other groups were (Tukey HSD, p&gt;0.05).</w:t>
      </w:r>
    </w:p>
    <w:p w14:paraId="06A09105" w14:textId="77777777" w:rsidR="00442158" w:rsidRDefault="00442158" w:rsidP="00442158">
      <w:pPr>
        <w:spacing w:line="240" w:lineRule="auto"/>
        <w:contextualSpacing/>
        <w:rPr>
          <w:rFonts w:ascii="Times New Roman" w:hAnsi="Times New Roman" w:cs="Times New Roman"/>
          <w:sz w:val="24"/>
          <w:szCs w:val="24"/>
        </w:rPr>
      </w:pPr>
    </w:p>
    <w:p w14:paraId="58E8313A" w14:textId="77777777" w:rsidR="00442158" w:rsidRPr="00EF02A6" w:rsidRDefault="00442158" w:rsidP="00442158">
      <w:pPr>
        <w:spacing w:line="240" w:lineRule="auto"/>
        <w:contextualSpacing/>
        <w:rPr>
          <w:rFonts w:ascii="Times New Roman" w:hAnsi="Times New Roman" w:cs="Times New Roman"/>
          <w:b/>
          <w:sz w:val="24"/>
          <w:szCs w:val="24"/>
        </w:rPr>
      </w:pPr>
      <w:r w:rsidRPr="00EF02A6">
        <w:rPr>
          <w:rFonts w:ascii="Times New Roman" w:hAnsi="Times New Roman" w:cs="Times New Roman"/>
          <w:b/>
          <w:sz w:val="24"/>
          <w:szCs w:val="24"/>
        </w:rPr>
        <w:t xml:space="preserve">Gene expression: </w:t>
      </w:r>
      <w:r>
        <w:rPr>
          <w:rFonts w:ascii="Times New Roman" w:hAnsi="Times New Roman" w:cs="Times New Roman"/>
          <w:b/>
          <w:sz w:val="24"/>
          <w:szCs w:val="24"/>
        </w:rPr>
        <w:t>Figure 4?</w:t>
      </w:r>
    </w:p>
    <w:p w14:paraId="5EB551B0" w14:textId="77777777" w:rsidR="00442158" w:rsidRDefault="00442158" w:rsidP="00442158">
      <w:pPr>
        <w:spacing w:line="240" w:lineRule="auto"/>
        <w:contextualSpacing/>
        <w:rPr>
          <w:rFonts w:ascii="Times New Roman" w:hAnsi="Times New Roman" w:cs="Times New Roman"/>
          <w:b/>
          <w:sz w:val="24"/>
          <w:szCs w:val="24"/>
        </w:rPr>
      </w:pPr>
    </w:p>
    <w:p w14:paraId="6D0BC20C" w14:textId="77777777" w:rsidR="00442158" w:rsidRDefault="00442158" w:rsidP="00442158">
      <w:pPr>
        <w:spacing w:line="240" w:lineRule="auto"/>
        <w:contextualSpacing/>
        <w:rPr>
          <w:rFonts w:ascii="Times New Roman" w:hAnsi="Times New Roman" w:cs="Times New Roman"/>
          <w:b/>
          <w:sz w:val="24"/>
          <w:szCs w:val="24"/>
        </w:rPr>
      </w:pPr>
    </w:p>
    <w:p w14:paraId="772042E3" w14:textId="77777777" w:rsidR="00442158" w:rsidRDefault="00442158" w:rsidP="00442158">
      <w:pPr>
        <w:spacing w:line="240" w:lineRule="auto"/>
        <w:contextualSpacing/>
        <w:rPr>
          <w:rFonts w:ascii="Times New Roman" w:hAnsi="Times New Roman" w:cs="Times New Roman"/>
          <w:b/>
          <w:sz w:val="24"/>
          <w:szCs w:val="24"/>
        </w:rPr>
      </w:pPr>
      <w:r>
        <w:rPr>
          <w:rFonts w:ascii="Times New Roman" w:hAnsi="Times New Roman" w:cs="Times New Roman"/>
          <w:b/>
          <w:sz w:val="24"/>
          <w:szCs w:val="24"/>
        </w:rPr>
        <w:t>Figures:</w:t>
      </w:r>
    </w:p>
    <w:p w14:paraId="2BB2FA79" w14:textId="77777777" w:rsidR="00442158" w:rsidRDefault="00442158" w:rsidP="00442158">
      <w:pPr>
        <w:spacing w:line="240" w:lineRule="auto"/>
        <w:contextualSpacing/>
        <w:rPr>
          <w:rFonts w:ascii="Times New Roman" w:hAnsi="Times New Roman" w:cs="Times New Roman"/>
          <w:b/>
          <w:sz w:val="24"/>
          <w:szCs w:val="24"/>
        </w:rPr>
      </w:pPr>
    </w:p>
    <w:p w14:paraId="0C3FBF1D" w14:textId="77777777" w:rsidR="00442158" w:rsidRDefault="00442158" w:rsidP="00442158">
      <w:pPr>
        <w:spacing w:line="240" w:lineRule="auto"/>
        <w:contextualSpacing/>
        <w:rPr>
          <w:rFonts w:ascii="Times New Roman" w:hAnsi="Times New Roman" w:cs="Times New Roman"/>
          <w:b/>
          <w:sz w:val="24"/>
          <w:szCs w:val="24"/>
        </w:rPr>
      </w:pPr>
      <w:r w:rsidRPr="00970607">
        <w:rPr>
          <w:rFonts w:ascii="Times New Roman" w:hAnsi="Times New Roman" w:cs="Times New Roman"/>
          <w:b/>
          <w:noProof/>
          <w:sz w:val="24"/>
          <w:szCs w:val="24"/>
        </w:rPr>
        <w:drawing>
          <wp:inline distT="0" distB="0" distL="0" distR="0" wp14:anchorId="42D57256" wp14:editId="11902F54">
            <wp:extent cx="4497030" cy="2683823"/>
            <wp:effectExtent l="0" t="0" r="0" b="2540"/>
            <wp:docPr id="1" name="Picture 1" descr="C:\Users\Adam\Box Sync\Papers in progress\2020 Larval stress paper\Final Data 2020\jmp figures\Fig 1a\Acute mortality_Fig1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dam\Box Sync\Papers in progress\2020 Larval stress paper\Final Data 2020\jmp figures\Fig 1a\Acute mortality_Fig1a.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499468" cy="2685278"/>
                    </a:xfrm>
                    <a:prstGeom prst="rect">
                      <a:avLst/>
                    </a:prstGeom>
                    <a:noFill/>
                    <a:ln>
                      <a:noFill/>
                    </a:ln>
                  </pic:spPr>
                </pic:pic>
              </a:graphicData>
            </a:graphic>
          </wp:inline>
        </w:drawing>
      </w:r>
    </w:p>
    <w:p w14:paraId="04937622" w14:textId="77777777" w:rsidR="00442158" w:rsidRDefault="00442158" w:rsidP="00442158">
      <w:pPr>
        <w:spacing w:line="240" w:lineRule="auto"/>
        <w:contextualSpacing/>
        <w:rPr>
          <w:rFonts w:ascii="Times New Roman" w:hAnsi="Times New Roman" w:cs="Times New Roman"/>
          <w:b/>
          <w:sz w:val="24"/>
          <w:szCs w:val="24"/>
        </w:rPr>
      </w:pPr>
    </w:p>
    <w:p w14:paraId="2827AB7A" w14:textId="77777777" w:rsidR="00442158" w:rsidRDefault="00442158" w:rsidP="00442158">
      <w:pPr>
        <w:spacing w:line="240" w:lineRule="auto"/>
        <w:contextualSpacing/>
        <w:rPr>
          <w:rFonts w:ascii="Times New Roman" w:hAnsi="Times New Roman" w:cs="Times New Roman"/>
          <w:b/>
          <w:sz w:val="24"/>
          <w:szCs w:val="24"/>
        </w:rPr>
      </w:pPr>
      <w:r w:rsidRPr="006B4C99">
        <w:rPr>
          <w:rFonts w:ascii="Times New Roman" w:hAnsi="Times New Roman" w:cs="Times New Roman"/>
          <w:b/>
          <w:noProof/>
          <w:sz w:val="24"/>
          <w:szCs w:val="24"/>
        </w:rPr>
        <w:lastRenderedPageBreak/>
        <w:drawing>
          <wp:inline distT="0" distB="0" distL="0" distR="0" wp14:anchorId="63745413" wp14:editId="00CA3D57">
            <wp:extent cx="4417621" cy="2593818"/>
            <wp:effectExtent l="0" t="0" r="2540" b="0"/>
            <wp:docPr id="2" name="Picture 2" descr="C:\Users\Adam\Box Sync\Papers in progress\2020 Larval stress paper\Final Data 2020\jmp figures\Fig 1b\Acute IAPV_Fig1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dam\Box Sync\Papers in progress\2020 Larval stress paper\Final Data 2020\jmp figures\Fig 1b\Acute IAPV_Fig1b.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420353" cy="2595422"/>
                    </a:xfrm>
                    <a:prstGeom prst="rect">
                      <a:avLst/>
                    </a:prstGeom>
                    <a:noFill/>
                    <a:ln>
                      <a:noFill/>
                    </a:ln>
                  </pic:spPr>
                </pic:pic>
              </a:graphicData>
            </a:graphic>
          </wp:inline>
        </w:drawing>
      </w:r>
    </w:p>
    <w:p w14:paraId="14EA38D8" w14:textId="77777777" w:rsidR="00442158" w:rsidRDefault="00442158" w:rsidP="00442158">
      <w:pPr>
        <w:spacing w:line="240" w:lineRule="auto"/>
        <w:contextualSpacing/>
        <w:rPr>
          <w:rFonts w:ascii="Times New Roman" w:hAnsi="Times New Roman" w:cs="Times New Roman"/>
          <w:b/>
          <w:sz w:val="24"/>
          <w:szCs w:val="24"/>
        </w:rPr>
      </w:pPr>
    </w:p>
    <w:p w14:paraId="789381EB" w14:textId="77777777" w:rsidR="00442158" w:rsidRDefault="00442158" w:rsidP="00442158">
      <w:pPr>
        <w:spacing w:line="240" w:lineRule="auto"/>
        <w:contextualSpacing/>
        <w:rPr>
          <w:rFonts w:ascii="Times New Roman" w:hAnsi="Times New Roman" w:cs="Times New Roman"/>
          <w:b/>
          <w:sz w:val="24"/>
          <w:szCs w:val="24"/>
        </w:rPr>
      </w:pPr>
    </w:p>
    <w:p w14:paraId="4DEC1133" w14:textId="77777777" w:rsidR="00442158" w:rsidRDefault="00442158" w:rsidP="00442158">
      <w:pPr>
        <w:spacing w:line="240" w:lineRule="auto"/>
        <w:contextualSpacing/>
        <w:rPr>
          <w:rFonts w:ascii="Times New Roman" w:hAnsi="Times New Roman" w:cs="Times New Roman"/>
          <w:sz w:val="24"/>
          <w:szCs w:val="24"/>
        </w:rPr>
      </w:pPr>
      <w:r>
        <w:rPr>
          <w:rFonts w:ascii="Times New Roman" w:hAnsi="Times New Roman" w:cs="Times New Roman"/>
          <w:b/>
          <w:sz w:val="24"/>
          <w:szCs w:val="24"/>
        </w:rPr>
        <w:t xml:space="preserve">Figure 1 </w:t>
      </w:r>
      <w:r w:rsidRPr="00970607">
        <w:rPr>
          <w:rFonts w:ascii="Times New Roman" w:hAnsi="Times New Roman" w:cs="Times New Roman"/>
          <w:sz w:val="24"/>
          <w:szCs w:val="24"/>
        </w:rPr>
        <w:t>A) Proportion mortality in cages of bees that experienced normal or starvation conditions during development fed sterile sucrose or virus inoculum as adults</w:t>
      </w:r>
      <w:r>
        <w:rPr>
          <w:rFonts w:ascii="Times New Roman" w:hAnsi="Times New Roman" w:cs="Times New Roman"/>
          <w:sz w:val="24"/>
          <w:szCs w:val="24"/>
        </w:rPr>
        <w:t>, 96 hours post inoculation (</w:t>
      </w:r>
      <w:proofErr w:type="spellStart"/>
      <w:r>
        <w:rPr>
          <w:rFonts w:ascii="Times New Roman" w:hAnsi="Times New Roman" w:cs="Times New Roman"/>
          <w:sz w:val="24"/>
          <w:szCs w:val="24"/>
        </w:rPr>
        <w:t>hpi</w:t>
      </w:r>
      <w:proofErr w:type="spellEnd"/>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B)   </w:t>
      </w:r>
      <w:proofErr w:type="gramEnd"/>
      <w:r>
        <w:rPr>
          <w:rFonts w:ascii="Times New Roman" w:hAnsi="Times New Roman" w:cs="Times New Roman"/>
          <w:sz w:val="24"/>
          <w:szCs w:val="24"/>
        </w:rPr>
        <w:t>Estimated genome equivalents, calculated against a standard curve, of IAPV in pooled samples from randomly-selected cages from each treatment. Boxplots display median, interquartile range, and full data range. Letters denote significant differences (ANOVA followed by Tukey HSD, p&lt;0.05).</w:t>
      </w:r>
    </w:p>
    <w:p w14:paraId="745CC30A" w14:textId="77777777" w:rsidR="00442158" w:rsidRDefault="00442158" w:rsidP="00442158">
      <w:pPr>
        <w:spacing w:line="240" w:lineRule="auto"/>
        <w:contextualSpacing/>
        <w:rPr>
          <w:rFonts w:ascii="Times New Roman" w:hAnsi="Times New Roman" w:cs="Times New Roman"/>
          <w:sz w:val="24"/>
          <w:szCs w:val="24"/>
        </w:rPr>
      </w:pPr>
    </w:p>
    <w:p w14:paraId="25B35DF5" w14:textId="77777777" w:rsidR="00442158" w:rsidRDefault="00442158" w:rsidP="00442158">
      <w:pPr>
        <w:spacing w:line="240" w:lineRule="auto"/>
        <w:contextualSpacing/>
        <w:rPr>
          <w:rFonts w:ascii="Times New Roman" w:hAnsi="Times New Roman" w:cs="Times New Roman"/>
          <w:sz w:val="24"/>
          <w:szCs w:val="24"/>
        </w:rPr>
      </w:pPr>
    </w:p>
    <w:p w14:paraId="6D283547" w14:textId="77777777" w:rsidR="00442158" w:rsidRDefault="00442158" w:rsidP="00442158">
      <w:pPr>
        <w:spacing w:line="240" w:lineRule="auto"/>
        <w:contextualSpacing/>
        <w:rPr>
          <w:rFonts w:ascii="Times New Roman" w:hAnsi="Times New Roman" w:cs="Times New Roman"/>
          <w:sz w:val="24"/>
          <w:szCs w:val="24"/>
        </w:rPr>
      </w:pPr>
    </w:p>
    <w:p w14:paraId="3A90C441" w14:textId="77777777" w:rsidR="00442158" w:rsidRDefault="00442158" w:rsidP="00442158">
      <w:pPr>
        <w:spacing w:line="240" w:lineRule="auto"/>
        <w:contextualSpacing/>
        <w:rPr>
          <w:rFonts w:ascii="Times New Roman" w:hAnsi="Times New Roman" w:cs="Times New Roman"/>
          <w:sz w:val="24"/>
          <w:szCs w:val="24"/>
        </w:rPr>
      </w:pPr>
      <w:r>
        <w:rPr>
          <w:rFonts w:ascii="Times New Roman" w:hAnsi="Times New Roman" w:cs="Times New Roman"/>
          <w:sz w:val="24"/>
          <w:szCs w:val="24"/>
        </w:rPr>
        <w:t>Figure 2: Gene expression data from acute cages</w:t>
      </w:r>
    </w:p>
    <w:p w14:paraId="5EC5B4F9" w14:textId="77777777" w:rsidR="00442158" w:rsidRDefault="00442158" w:rsidP="00442158">
      <w:pPr>
        <w:spacing w:line="240" w:lineRule="auto"/>
        <w:contextualSpacing/>
        <w:rPr>
          <w:rFonts w:ascii="Times New Roman" w:hAnsi="Times New Roman" w:cs="Times New Roman"/>
          <w:sz w:val="24"/>
          <w:szCs w:val="24"/>
        </w:rPr>
      </w:pPr>
    </w:p>
    <w:p w14:paraId="61BC999C" w14:textId="77777777" w:rsidR="00442158" w:rsidRDefault="00442158" w:rsidP="00442158">
      <w:pPr>
        <w:spacing w:line="240" w:lineRule="auto"/>
        <w:contextualSpacing/>
        <w:rPr>
          <w:rFonts w:ascii="Times New Roman" w:hAnsi="Times New Roman" w:cs="Times New Roman"/>
          <w:b/>
          <w:sz w:val="24"/>
          <w:szCs w:val="24"/>
        </w:rPr>
      </w:pPr>
      <w:r w:rsidRPr="001235C9">
        <w:rPr>
          <w:rFonts w:ascii="Times New Roman" w:hAnsi="Times New Roman" w:cs="Times New Roman"/>
          <w:b/>
          <w:noProof/>
          <w:sz w:val="24"/>
          <w:szCs w:val="24"/>
        </w:rPr>
        <w:drawing>
          <wp:inline distT="0" distB="0" distL="0" distR="0" wp14:anchorId="699FDD50" wp14:editId="34FA346F">
            <wp:extent cx="4848981" cy="3005593"/>
            <wp:effectExtent l="0" t="0" r="8890" b="4445"/>
            <wp:docPr id="3" name="Picture 3" descr="C:\Users\Adam\Box Sync\Papers in progress\2020 Larval stress paper\Final Data 2020\jmp figures\Fig 3a\Chronic mortality_Fig3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dam\Box Sync\Papers in progress\2020 Larval stress paper\Final Data 2020\jmp figures\Fig 3a\Chronic mortality_Fig3a.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850675" cy="3006643"/>
                    </a:xfrm>
                    <a:prstGeom prst="rect">
                      <a:avLst/>
                    </a:prstGeom>
                    <a:noFill/>
                    <a:ln>
                      <a:noFill/>
                    </a:ln>
                  </pic:spPr>
                </pic:pic>
              </a:graphicData>
            </a:graphic>
          </wp:inline>
        </w:drawing>
      </w:r>
    </w:p>
    <w:p w14:paraId="1B5DD7C1" w14:textId="77777777" w:rsidR="00442158" w:rsidRDefault="00442158" w:rsidP="00442158">
      <w:pPr>
        <w:spacing w:line="240" w:lineRule="auto"/>
        <w:contextualSpacing/>
        <w:rPr>
          <w:rFonts w:ascii="Times New Roman" w:hAnsi="Times New Roman" w:cs="Times New Roman"/>
          <w:b/>
          <w:sz w:val="24"/>
          <w:szCs w:val="24"/>
        </w:rPr>
      </w:pPr>
    </w:p>
    <w:p w14:paraId="7A2AD808" w14:textId="77777777" w:rsidR="00442158" w:rsidRDefault="00442158" w:rsidP="00442158">
      <w:pPr>
        <w:spacing w:line="240" w:lineRule="auto"/>
        <w:contextualSpacing/>
        <w:rPr>
          <w:rFonts w:ascii="Times New Roman" w:hAnsi="Times New Roman" w:cs="Times New Roman"/>
          <w:b/>
          <w:sz w:val="24"/>
          <w:szCs w:val="24"/>
        </w:rPr>
      </w:pPr>
      <w:r w:rsidRPr="001235C9">
        <w:rPr>
          <w:rFonts w:ascii="Times New Roman" w:hAnsi="Times New Roman" w:cs="Times New Roman"/>
          <w:b/>
          <w:noProof/>
          <w:sz w:val="24"/>
          <w:szCs w:val="24"/>
        </w:rPr>
        <w:lastRenderedPageBreak/>
        <w:drawing>
          <wp:inline distT="0" distB="0" distL="0" distR="0" wp14:anchorId="7DBA5A9D" wp14:editId="7133467F">
            <wp:extent cx="4913906" cy="2971855"/>
            <wp:effectExtent l="0" t="0" r="1270" b="0"/>
            <wp:docPr id="4" name="Picture 4" descr="C:\Users\Adam\Box Sync\Papers in progress\2020 Larval stress paper\Final Data 2020\jmp figures\Fig 3b\Chronic IAPV_Fig3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dam\Box Sync\Papers in progress\2020 Larval stress paper\Final Data 2020\jmp figures\Fig 3b\Chronic IAPV_Fig3b.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916451" cy="2973394"/>
                    </a:xfrm>
                    <a:prstGeom prst="rect">
                      <a:avLst/>
                    </a:prstGeom>
                    <a:noFill/>
                    <a:ln>
                      <a:noFill/>
                    </a:ln>
                  </pic:spPr>
                </pic:pic>
              </a:graphicData>
            </a:graphic>
          </wp:inline>
        </w:drawing>
      </w:r>
    </w:p>
    <w:p w14:paraId="58AEB1B3" w14:textId="77777777" w:rsidR="00442158" w:rsidRDefault="00442158" w:rsidP="00442158">
      <w:pPr>
        <w:spacing w:line="240" w:lineRule="auto"/>
        <w:contextualSpacing/>
        <w:rPr>
          <w:rFonts w:ascii="Times New Roman" w:hAnsi="Times New Roman" w:cs="Times New Roman"/>
          <w:b/>
          <w:sz w:val="24"/>
          <w:szCs w:val="24"/>
        </w:rPr>
      </w:pPr>
    </w:p>
    <w:p w14:paraId="40E4178A" w14:textId="77777777" w:rsidR="00442158" w:rsidRPr="00EF02A6" w:rsidRDefault="00442158" w:rsidP="00442158">
      <w:pPr>
        <w:spacing w:line="240" w:lineRule="auto"/>
        <w:contextualSpacing/>
        <w:rPr>
          <w:rFonts w:ascii="Times New Roman" w:hAnsi="Times New Roman" w:cs="Times New Roman"/>
          <w:b/>
          <w:sz w:val="24"/>
          <w:szCs w:val="24"/>
        </w:rPr>
      </w:pPr>
      <w:r>
        <w:rPr>
          <w:rFonts w:ascii="Times New Roman" w:hAnsi="Times New Roman" w:cs="Times New Roman"/>
          <w:b/>
          <w:sz w:val="24"/>
          <w:szCs w:val="24"/>
        </w:rPr>
        <w:t xml:space="preserve">Figure 3 </w:t>
      </w:r>
      <w:r w:rsidRPr="00970607">
        <w:rPr>
          <w:rFonts w:ascii="Times New Roman" w:hAnsi="Times New Roman" w:cs="Times New Roman"/>
          <w:sz w:val="24"/>
          <w:szCs w:val="24"/>
        </w:rPr>
        <w:t xml:space="preserve">A) Proportion mortality in cages of bees </w:t>
      </w:r>
      <w:r>
        <w:rPr>
          <w:rFonts w:ascii="Times New Roman" w:hAnsi="Times New Roman" w:cs="Times New Roman"/>
          <w:sz w:val="24"/>
          <w:szCs w:val="24"/>
        </w:rPr>
        <w:t xml:space="preserve">reared under </w:t>
      </w:r>
      <w:r>
        <w:rPr>
          <w:rFonts w:ascii="Times New Roman" w:hAnsi="Times New Roman" w:cs="Times New Roman"/>
          <w:i/>
          <w:sz w:val="24"/>
          <w:szCs w:val="24"/>
        </w:rPr>
        <w:t xml:space="preserve">Cistus </w:t>
      </w:r>
      <w:r>
        <w:rPr>
          <w:rFonts w:ascii="Times New Roman" w:hAnsi="Times New Roman" w:cs="Times New Roman"/>
          <w:sz w:val="24"/>
          <w:szCs w:val="24"/>
        </w:rPr>
        <w:t xml:space="preserve">or </w:t>
      </w:r>
      <w:proofErr w:type="spellStart"/>
      <w:r>
        <w:rPr>
          <w:rFonts w:ascii="Times New Roman" w:hAnsi="Times New Roman" w:cs="Times New Roman"/>
          <w:i/>
          <w:sz w:val="24"/>
          <w:szCs w:val="24"/>
        </w:rPr>
        <w:t>Castanea</w:t>
      </w:r>
      <w:proofErr w:type="spellEnd"/>
      <w:r>
        <w:rPr>
          <w:rFonts w:ascii="Times New Roman" w:hAnsi="Times New Roman" w:cs="Times New Roman"/>
          <w:sz w:val="24"/>
          <w:szCs w:val="24"/>
        </w:rPr>
        <w:t>-only hive conditions</w:t>
      </w:r>
      <w:r w:rsidRPr="00970607">
        <w:rPr>
          <w:rFonts w:ascii="Times New Roman" w:hAnsi="Times New Roman" w:cs="Times New Roman"/>
          <w:sz w:val="24"/>
          <w:szCs w:val="24"/>
        </w:rPr>
        <w:t xml:space="preserve"> fed sterile sucrose or virus inoculum as adults</w:t>
      </w:r>
      <w:r>
        <w:rPr>
          <w:rFonts w:ascii="Times New Roman" w:hAnsi="Times New Roman" w:cs="Times New Roman"/>
          <w:sz w:val="24"/>
          <w:szCs w:val="24"/>
        </w:rPr>
        <w:t>, 96 hours post inoculation (</w:t>
      </w:r>
      <w:proofErr w:type="spellStart"/>
      <w:r>
        <w:rPr>
          <w:rFonts w:ascii="Times New Roman" w:hAnsi="Times New Roman" w:cs="Times New Roman"/>
          <w:sz w:val="24"/>
          <w:szCs w:val="24"/>
        </w:rPr>
        <w:t>hpi</w:t>
      </w:r>
      <w:proofErr w:type="spellEnd"/>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B)   </w:t>
      </w:r>
      <w:proofErr w:type="gramEnd"/>
      <w:r>
        <w:rPr>
          <w:rFonts w:ascii="Times New Roman" w:hAnsi="Times New Roman" w:cs="Times New Roman"/>
          <w:sz w:val="24"/>
          <w:szCs w:val="24"/>
        </w:rPr>
        <w:t>Estimated genome equivalents, calculated against a standard curve, of IAPV in pooled samples from randomly-selected cages from each treatment. Boxplots display median, interquartile range, and full data range. Letters denote significant differences (ANOVA followed by Tukey HSD, p&lt;0.05).</w:t>
      </w:r>
    </w:p>
    <w:p w14:paraId="0967D81C" w14:textId="77777777" w:rsidR="00442158" w:rsidRDefault="00442158" w:rsidP="00442158">
      <w:pPr>
        <w:spacing w:line="240" w:lineRule="auto"/>
        <w:contextualSpacing/>
        <w:rPr>
          <w:rFonts w:ascii="Times New Roman" w:hAnsi="Times New Roman" w:cs="Times New Roman"/>
          <w:b/>
          <w:sz w:val="24"/>
          <w:szCs w:val="24"/>
        </w:rPr>
      </w:pPr>
    </w:p>
    <w:p w14:paraId="6FDA6EE1" w14:textId="77777777" w:rsidR="00442158" w:rsidRDefault="00442158" w:rsidP="00442158">
      <w:pPr>
        <w:spacing w:line="240" w:lineRule="auto"/>
        <w:contextualSpacing/>
        <w:rPr>
          <w:rFonts w:ascii="Times New Roman" w:hAnsi="Times New Roman" w:cs="Times New Roman"/>
          <w:b/>
          <w:sz w:val="24"/>
          <w:szCs w:val="24"/>
        </w:rPr>
      </w:pPr>
      <w:r>
        <w:rPr>
          <w:rFonts w:ascii="Times New Roman" w:hAnsi="Times New Roman" w:cs="Times New Roman"/>
          <w:b/>
          <w:sz w:val="24"/>
          <w:szCs w:val="24"/>
        </w:rPr>
        <w:t>Figure 4: Chronic gene expression</w:t>
      </w:r>
    </w:p>
    <w:p w14:paraId="29DC9D3C" w14:textId="77777777" w:rsidR="00442158" w:rsidRDefault="00442158" w:rsidP="00442158">
      <w:pPr>
        <w:spacing w:line="240" w:lineRule="auto"/>
        <w:contextualSpacing/>
        <w:rPr>
          <w:rFonts w:ascii="Times New Roman" w:hAnsi="Times New Roman" w:cs="Times New Roman"/>
          <w:b/>
          <w:sz w:val="24"/>
          <w:szCs w:val="24"/>
        </w:rPr>
      </w:pPr>
    </w:p>
    <w:p w14:paraId="0F88C511" w14:textId="77777777" w:rsidR="00442158" w:rsidRDefault="00442158" w:rsidP="00442158">
      <w:pPr>
        <w:spacing w:line="240" w:lineRule="auto"/>
        <w:contextualSpacing/>
        <w:rPr>
          <w:rFonts w:ascii="Times New Roman" w:hAnsi="Times New Roman" w:cs="Times New Roman"/>
          <w:b/>
          <w:sz w:val="24"/>
          <w:szCs w:val="24"/>
        </w:rPr>
      </w:pPr>
    </w:p>
    <w:p w14:paraId="0CFCCE7B" w14:textId="77777777" w:rsidR="00442158" w:rsidRDefault="00442158" w:rsidP="00442158">
      <w:pPr>
        <w:spacing w:line="240" w:lineRule="auto"/>
        <w:contextualSpacing/>
        <w:rPr>
          <w:rFonts w:ascii="Times New Roman" w:hAnsi="Times New Roman" w:cs="Times New Roman"/>
          <w:b/>
          <w:sz w:val="24"/>
          <w:szCs w:val="24"/>
        </w:rPr>
      </w:pPr>
      <w:r w:rsidRPr="00F25119">
        <w:rPr>
          <w:rFonts w:ascii="Times New Roman" w:hAnsi="Times New Roman" w:cs="Times New Roman"/>
          <w:b/>
          <w:noProof/>
          <w:sz w:val="24"/>
          <w:szCs w:val="24"/>
        </w:rPr>
        <w:drawing>
          <wp:inline distT="0" distB="0" distL="0" distR="0" wp14:anchorId="572473F1" wp14:editId="2C80BD7E">
            <wp:extent cx="5321112" cy="3045350"/>
            <wp:effectExtent l="0" t="0" r="0" b="3175"/>
            <wp:docPr id="5" name="Picture 5" descr="C:\Users\Adam\Box Sync\Papers in progress\2020 Larval stress paper\Final Data 2020\jmp figures\Mass fig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dam\Box Sync\Papers in progress\2020 Larval stress paper\Final Data 2020\jmp figures\Mass figure.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323773" cy="3046873"/>
                    </a:xfrm>
                    <a:prstGeom prst="rect">
                      <a:avLst/>
                    </a:prstGeom>
                    <a:noFill/>
                    <a:ln>
                      <a:noFill/>
                    </a:ln>
                  </pic:spPr>
                </pic:pic>
              </a:graphicData>
            </a:graphic>
          </wp:inline>
        </w:drawing>
      </w:r>
    </w:p>
    <w:p w14:paraId="598A0C17" w14:textId="77777777" w:rsidR="00442158" w:rsidRDefault="00442158" w:rsidP="00442158">
      <w:pPr>
        <w:spacing w:line="240" w:lineRule="auto"/>
        <w:contextualSpacing/>
        <w:rPr>
          <w:rFonts w:ascii="Times New Roman" w:hAnsi="Times New Roman" w:cs="Times New Roman"/>
          <w:noProof/>
          <w:sz w:val="24"/>
          <w:szCs w:val="24"/>
        </w:rPr>
      </w:pPr>
      <w:r>
        <w:rPr>
          <w:rFonts w:ascii="Times New Roman" w:hAnsi="Times New Roman" w:cs="Times New Roman"/>
          <w:b/>
          <w:sz w:val="24"/>
          <w:szCs w:val="24"/>
        </w:rPr>
        <w:lastRenderedPageBreak/>
        <w:t xml:space="preserve">Supplemental </w:t>
      </w:r>
      <w:proofErr w:type="gramStart"/>
      <w:r>
        <w:rPr>
          <w:rFonts w:ascii="Times New Roman" w:hAnsi="Times New Roman" w:cs="Times New Roman"/>
          <w:b/>
          <w:sz w:val="24"/>
          <w:szCs w:val="24"/>
        </w:rPr>
        <w:t>figure?:</w:t>
      </w:r>
      <w:proofErr w:type="gramEnd"/>
      <w:r>
        <w:rPr>
          <w:rFonts w:ascii="Times New Roman" w:hAnsi="Times New Roman" w:cs="Times New Roman"/>
          <w:b/>
          <w:sz w:val="24"/>
          <w:szCs w:val="24"/>
        </w:rPr>
        <w:t xml:space="preserve"> </w:t>
      </w:r>
      <w:r w:rsidRPr="00F25119">
        <w:rPr>
          <w:rFonts w:ascii="Times New Roman" w:hAnsi="Times New Roman" w:cs="Times New Roman"/>
          <w:noProof/>
          <w:sz w:val="24"/>
          <w:szCs w:val="24"/>
        </w:rPr>
        <w:t>Mass</w:t>
      </w:r>
      <w:r>
        <w:rPr>
          <w:rFonts w:ascii="Times New Roman" w:hAnsi="Times New Roman" w:cs="Times New Roman"/>
          <w:noProof/>
          <w:sz w:val="24"/>
          <w:szCs w:val="24"/>
        </w:rPr>
        <w:t xml:space="preserve"> (mg) of bees reared under normal and starvation conditions. </w:t>
      </w:r>
      <w:r>
        <w:rPr>
          <w:rFonts w:ascii="Times New Roman" w:hAnsi="Times New Roman" w:cs="Times New Roman"/>
          <w:sz w:val="24"/>
          <w:szCs w:val="24"/>
        </w:rPr>
        <w:t xml:space="preserve">Boxplots display median, interquartile range, and full data range.  </w:t>
      </w:r>
      <w:r>
        <w:rPr>
          <w:rFonts w:ascii="Times New Roman" w:hAnsi="Times New Roman" w:cs="Times New Roman"/>
          <w:noProof/>
          <w:sz w:val="24"/>
          <w:szCs w:val="24"/>
        </w:rPr>
        <w:t xml:space="preserve">Asterisk denotes significant difference (Welch’s t-test, p&lt;0.05). </w:t>
      </w:r>
    </w:p>
    <w:p w14:paraId="1FFEAC2B" w14:textId="77777777" w:rsidR="00442158" w:rsidRDefault="00442158" w:rsidP="00442158">
      <w:pPr>
        <w:spacing w:line="240" w:lineRule="auto"/>
        <w:contextualSpacing/>
        <w:rPr>
          <w:rFonts w:ascii="Times New Roman" w:hAnsi="Times New Roman" w:cs="Times New Roman"/>
          <w:noProof/>
          <w:sz w:val="24"/>
          <w:szCs w:val="24"/>
        </w:rPr>
      </w:pPr>
    </w:p>
    <w:p w14:paraId="081FB0FC" w14:textId="77777777" w:rsidR="00442158" w:rsidRPr="00EF02A6" w:rsidRDefault="00442158" w:rsidP="00442158">
      <w:pPr>
        <w:spacing w:line="240" w:lineRule="auto"/>
        <w:contextualSpacing/>
        <w:rPr>
          <w:rFonts w:ascii="Times New Roman" w:hAnsi="Times New Roman" w:cs="Times New Roman"/>
          <w:b/>
          <w:sz w:val="24"/>
          <w:szCs w:val="24"/>
        </w:rPr>
      </w:pPr>
      <w:r>
        <w:rPr>
          <w:rFonts w:ascii="Times New Roman" w:hAnsi="Times New Roman" w:cs="Times New Roman"/>
          <w:noProof/>
          <w:sz w:val="24"/>
          <w:szCs w:val="24"/>
        </w:rPr>
        <w:t>**probably should make this for Chronic even though its not significantly different</w:t>
      </w:r>
    </w:p>
    <w:p w14:paraId="1B2B06DB" w14:textId="6D734ACB" w:rsidR="00CD643C" w:rsidRDefault="00CD643C">
      <w:pPr>
        <w:spacing w:after="160" w:line="259" w:lineRule="auto"/>
        <w:rPr>
          <w:ins w:id="153" w:author="Alex Walton" w:date="2020-06-29T21:33:00Z"/>
          <w:rFonts w:ascii="Times New Roman" w:hAnsi="Times New Roman" w:cs="Times New Roman"/>
          <w:sz w:val="24"/>
          <w:szCs w:val="24"/>
        </w:rPr>
      </w:pPr>
      <w:ins w:id="154" w:author="Alex Walton" w:date="2020-06-29T21:33:00Z">
        <w:r>
          <w:rPr>
            <w:rFonts w:ascii="Times New Roman" w:hAnsi="Times New Roman" w:cs="Times New Roman"/>
            <w:sz w:val="24"/>
            <w:szCs w:val="24"/>
          </w:rPr>
          <w:br w:type="page"/>
        </w:r>
      </w:ins>
    </w:p>
    <w:p w14:paraId="7B094973" w14:textId="6FD406EA" w:rsidR="00CC597E" w:rsidRDefault="00CD643C" w:rsidP="00EB7E4B">
      <w:pPr>
        <w:widowControl w:val="0"/>
        <w:spacing w:line="480" w:lineRule="auto"/>
        <w:contextualSpacing/>
        <w:jc w:val="both"/>
        <w:rPr>
          <w:ins w:id="155" w:author="Alex Walton" w:date="2020-06-29T21:33:00Z"/>
          <w:rFonts w:ascii="Times New Roman" w:hAnsi="Times New Roman" w:cs="Times New Roman"/>
          <w:sz w:val="24"/>
          <w:szCs w:val="24"/>
        </w:rPr>
      </w:pPr>
      <w:ins w:id="156" w:author="Alex Walton" w:date="2020-06-29T21:33:00Z">
        <w:r>
          <w:rPr>
            <w:rFonts w:ascii="Times New Roman" w:hAnsi="Times New Roman" w:cs="Times New Roman"/>
            <w:sz w:val="24"/>
            <w:szCs w:val="24"/>
          </w:rPr>
          <w:lastRenderedPageBreak/>
          <w:t>Discussion</w:t>
        </w:r>
      </w:ins>
    </w:p>
    <w:p w14:paraId="6CDE1909" w14:textId="66D55C5F" w:rsidR="00CD643C" w:rsidRPr="00CD643C" w:rsidRDefault="00CD643C" w:rsidP="00CD643C">
      <w:pPr>
        <w:widowControl w:val="0"/>
        <w:spacing w:line="480" w:lineRule="auto"/>
        <w:ind w:firstLine="720"/>
        <w:contextualSpacing/>
        <w:jc w:val="both"/>
        <w:rPr>
          <w:rFonts w:ascii="Times New Roman" w:hAnsi="Times New Roman" w:cs="Times New Roman"/>
          <w:sz w:val="24"/>
          <w:szCs w:val="24"/>
        </w:rPr>
      </w:pPr>
      <w:del w:id="157" w:author="Alex Walton" w:date="2020-08-04T18:54:00Z">
        <w:r w:rsidRPr="00CD643C" w:rsidDel="0035653C">
          <w:rPr>
            <w:rFonts w:ascii="Times New Roman" w:hAnsi="Times New Roman" w:cs="Times New Roman"/>
            <w:sz w:val="24"/>
            <w:szCs w:val="24"/>
          </w:rPr>
          <w:delText>We find that both of these nutritional treatments cause observable reductions in resilience to infection, providing evidence for the importance of developmental nutrition in producing worker bees that are patent against infection as adults. These results have important ramifications in our understanding of the interplay within the network of environmental stresses faced by pollinators. It also shows how honey bees can provide a valuable model for studying how developmental nutrition canalizes adult phenotype, even focusing just within the worker caste. Because honey bees experience complex social interactions in addition to simple differences in nutritional stimuli, this system has ripe potential for parsing apart nutritional from other social stimuli in honey bees.</w:delText>
        </w:r>
      </w:del>
    </w:p>
    <w:p w14:paraId="341A37DE" w14:textId="77777777" w:rsidR="00CD643C" w:rsidRDefault="00CD643C" w:rsidP="00EB7E4B">
      <w:pPr>
        <w:widowControl w:val="0"/>
        <w:spacing w:line="480" w:lineRule="auto"/>
        <w:contextualSpacing/>
        <w:jc w:val="both"/>
        <w:rPr>
          <w:rFonts w:ascii="Times New Roman" w:hAnsi="Times New Roman" w:cs="Times New Roman"/>
          <w:sz w:val="24"/>
          <w:szCs w:val="24"/>
        </w:rPr>
      </w:pPr>
    </w:p>
    <w:p w14:paraId="51A76E1E" w14:textId="77777777" w:rsidR="00CC597E" w:rsidRDefault="00CC597E" w:rsidP="00EB7E4B">
      <w:pPr>
        <w:widowControl w:val="0"/>
        <w:spacing w:line="480" w:lineRule="auto"/>
        <w:contextualSpacing/>
        <w:jc w:val="both"/>
        <w:rPr>
          <w:rFonts w:ascii="Times New Roman" w:hAnsi="Times New Roman" w:cs="Times New Roman"/>
          <w:sz w:val="24"/>
          <w:szCs w:val="24"/>
        </w:rPr>
      </w:pPr>
    </w:p>
    <w:p w14:paraId="1030D99C" w14:textId="5FB4D6AF" w:rsidR="006D5FDD" w:rsidRDefault="00CC597E" w:rsidP="00EB7E4B">
      <w:pPr>
        <w:widowControl w:val="0"/>
        <w:spacing w:line="480" w:lineRule="auto"/>
        <w:contextualSpacing/>
        <w:jc w:val="both"/>
        <w:rPr>
          <w:rFonts w:ascii="Times New Roman" w:hAnsi="Times New Roman" w:cs="Times New Roman"/>
          <w:sz w:val="24"/>
          <w:szCs w:val="24"/>
        </w:rPr>
      </w:pPr>
      <w:r>
        <w:rPr>
          <w:rFonts w:ascii="Times New Roman" w:hAnsi="Times New Roman" w:cs="Times New Roman"/>
          <w:sz w:val="24"/>
          <w:szCs w:val="24"/>
        </w:rPr>
        <w:t>References</w:t>
      </w:r>
    </w:p>
    <w:p w14:paraId="38CF312F" w14:textId="351647D3" w:rsidR="00BA1969" w:rsidRPr="00BA1969" w:rsidRDefault="00CC597E" w:rsidP="00BA1969">
      <w:pPr>
        <w:widowControl w:val="0"/>
        <w:autoSpaceDE w:val="0"/>
        <w:autoSpaceDN w:val="0"/>
        <w:adjustRightInd w:val="0"/>
        <w:spacing w:line="480" w:lineRule="auto"/>
        <w:ind w:left="480" w:hanging="480"/>
        <w:rPr>
          <w:rFonts w:ascii="Times New Roman" w:hAnsi="Times New Roman" w:cs="Times New Roman"/>
          <w:noProof/>
          <w:sz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BA1969" w:rsidRPr="00BA1969">
        <w:rPr>
          <w:rFonts w:ascii="Times New Roman" w:hAnsi="Times New Roman" w:cs="Times New Roman"/>
          <w:noProof/>
          <w:sz w:val="24"/>
        </w:rPr>
        <w:t>Alaux C., F. Allier, A. Decourtye, J.F. Odoux, T. Tamic, M. Chabirand, E. Delestra, et al. 2017. A â €’Landscape physiology’ approach for assessing bee health highlights the benefits of floral landscape enrichment and semi-natural habitats. Sci Rep.</w:t>
      </w:r>
    </w:p>
    <w:p w14:paraId="7F9EAD90" w14:textId="77777777" w:rsidR="00BA1969" w:rsidRPr="00BA1969" w:rsidRDefault="00BA1969" w:rsidP="00BA1969">
      <w:pPr>
        <w:widowControl w:val="0"/>
        <w:autoSpaceDE w:val="0"/>
        <w:autoSpaceDN w:val="0"/>
        <w:adjustRightInd w:val="0"/>
        <w:spacing w:line="480" w:lineRule="auto"/>
        <w:ind w:left="480" w:hanging="480"/>
        <w:rPr>
          <w:rFonts w:ascii="Times New Roman" w:hAnsi="Times New Roman" w:cs="Times New Roman"/>
          <w:noProof/>
          <w:sz w:val="24"/>
        </w:rPr>
      </w:pPr>
      <w:r w:rsidRPr="00BA1969">
        <w:rPr>
          <w:rFonts w:ascii="Times New Roman" w:hAnsi="Times New Roman" w:cs="Times New Roman"/>
          <w:noProof/>
          <w:sz w:val="24"/>
        </w:rPr>
        <w:t>Alaux C., F. Ducloz, D. Crauser, and Y. Le Conte. 2010. Diet effects on honeybee immunocompetence. Biol Lett.</w:t>
      </w:r>
    </w:p>
    <w:p w14:paraId="0575772F" w14:textId="77777777" w:rsidR="00BA1969" w:rsidRPr="00BA1969" w:rsidRDefault="00BA1969" w:rsidP="00BA1969">
      <w:pPr>
        <w:widowControl w:val="0"/>
        <w:autoSpaceDE w:val="0"/>
        <w:autoSpaceDN w:val="0"/>
        <w:adjustRightInd w:val="0"/>
        <w:spacing w:line="480" w:lineRule="auto"/>
        <w:ind w:left="480" w:hanging="480"/>
        <w:rPr>
          <w:rFonts w:ascii="Times New Roman" w:hAnsi="Times New Roman" w:cs="Times New Roman"/>
          <w:noProof/>
          <w:sz w:val="24"/>
        </w:rPr>
      </w:pPr>
      <w:r w:rsidRPr="00BA1969">
        <w:rPr>
          <w:rFonts w:ascii="Times New Roman" w:hAnsi="Times New Roman" w:cs="Times New Roman"/>
          <w:noProof/>
          <w:sz w:val="24"/>
        </w:rPr>
        <w:t>Albon S.D., T.H. Clutton-Brock, and F.E. Guinness. 1987. Early Development and Population Dynamics in Red Deer. II. Density-Independent Effects and Cohort Variation. J Anim Ecol.</w:t>
      </w:r>
    </w:p>
    <w:p w14:paraId="066A01F2" w14:textId="77777777" w:rsidR="00BA1969" w:rsidRPr="00BA1969" w:rsidRDefault="00BA1969" w:rsidP="00BA1969">
      <w:pPr>
        <w:widowControl w:val="0"/>
        <w:autoSpaceDE w:val="0"/>
        <w:autoSpaceDN w:val="0"/>
        <w:adjustRightInd w:val="0"/>
        <w:spacing w:line="480" w:lineRule="auto"/>
        <w:ind w:left="480" w:hanging="480"/>
        <w:rPr>
          <w:rFonts w:ascii="Times New Roman" w:hAnsi="Times New Roman" w:cs="Times New Roman"/>
          <w:noProof/>
          <w:sz w:val="24"/>
        </w:rPr>
      </w:pPr>
      <w:r w:rsidRPr="00BA1969">
        <w:rPr>
          <w:rFonts w:ascii="Times New Roman" w:hAnsi="Times New Roman" w:cs="Times New Roman"/>
          <w:noProof/>
          <w:sz w:val="24"/>
        </w:rPr>
        <w:t>Barrett E.L.B., J. Hunt, A.J. Moore, and P.J. Moore. 2009. Separate and combined effects of nutrition during juvenile and sexual development on female life-history trajectories: the thrifty phenotype in a cockroach. Proc R Soc B Biol Sci 276:3257–3264.</w:t>
      </w:r>
    </w:p>
    <w:p w14:paraId="2BD95969" w14:textId="77777777" w:rsidR="00BA1969" w:rsidRPr="00BA1969" w:rsidRDefault="00BA1969" w:rsidP="00BA1969">
      <w:pPr>
        <w:widowControl w:val="0"/>
        <w:autoSpaceDE w:val="0"/>
        <w:autoSpaceDN w:val="0"/>
        <w:adjustRightInd w:val="0"/>
        <w:spacing w:line="480" w:lineRule="auto"/>
        <w:ind w:left="480" w:hanging="480"/>
        <w:rPr>
          <w:rFonts w:ascii="Times New Roman" w:hAnsi="Times New Roman" w:cs="Times New Roman"/>
          <w:noProof/>
          <w:sz w:val="24"/>
        </w:rPr>
      </w:pPr>
      <w:r w:rsidRPr="00BA1969">
        <w:rPr>
          <w:rFonts w:ascii="Times New Roman" w:hAnsi="Times New Roman" w:cs="Times New Roman"/>
          <w:noProof/>
          <w:sz w:val="24"/>
        </w:rPr>
        <w:t>Bates D., M. Mächler, B.M. Bolker, and S.C. Walker. 2015. Fitting linear mixed-effects models using lme4. J Stat Softw.</w:t>
      </w:r>
    </w:p>
    <w:p w14:paraId="4C47E956" w14:textId="77777777" w:rsidR="00BA1969" w:rsidRPr="00BA1969" w:rsidRDefault="00BA1969" w:rsidP="00BA1969">
      <w:pPr>
        <w:widowControl w:val="0"/>
        <w:autoSpaceDE w:val="0"/>
        <w:autoSpaceDN w:val="0"/>
        <w:adjustRightInd w:val="0"/>
        <w:spacing w:line="480" w:lineRule="auto"/>
        <w:ind w:left="480" w:hanging="480"/>
        <w:rPr>
          <w:rFonts w:ascii="Times New Roman" w:hAnsi="Times New Roman" w:cs="Times New Roman"/>
          <w:noProof/>
          <w:sz w:val="24"/>
        </w:rPr>
      </w:pPr>
      <w:r w:rsidRPr="00BA1969">
        <w:rPr>
          <w:rFonts w:ascii="Times New Roman" w:hAnsi="Times New Roman" w:cs="Times New Roman"/>
          <w:noProof/>
          <w:sz w:val="24"/>
        </w:rPr>
        <w:t>Birkhead T.R., F. Fletcher, and E.J. Pellatt. 1999. Nestling diet, secondary sexual traits and fitness in the zebra finch. Proc R Soc B Biol Sci.</w:t>
      </w:r>
    </w:p>
    <w:p w14:paraId="7DCF5A0F" w14:textId="77777777" w:rsidR="00BA1969" w:rsidRPr="00BA1969" w:rsidRDefault="00BA1969" w:rsidP="00BA1969">
      <w:pPr>
        <w:widowControl w:val="0"/>
        <w:autoSpaceDE w:val="0"/>
        <w:autoSpaceDN w:val="0"/>
        <w:adjustRightInd w:val="0"/>
        <w:spacing w:line="480" w:lineRule="auto"/>
        <w:ind w:left="480" w:hanging="480"/>
        <w:rPr>
          <w:rFonts w:ascii="Times New Roman" w:hAnsi="Times New Roman" w:cs="Times New Roman"/>
          <w:noProof/>
          <w:sz w:val="24"/>
        </w:rPr>
      </w:pPr>
      <w:r w:rsidRPr="00BA1969">
        <w:rPr>
          <w:rFonts w:ascii="Times New Roman" w:hAnsi="Times New Roman" w:cs="Times New Roman"/>
          <w:noProof/>
          <w:sz w:val="24"/>
        </w:rPr>
        <w:t xml:space="preserve">Briga M., E. Koetsier, J.J. Boonekamp, B. Jimeno, and S. Verhulst. 2017. Food availability affects adult survival trajectories depending on early developmental conditions. Proc R Soc </w:t>
      </w:r>
      <w:r w:rsidRPr="00BA1969">
        <w:rPr>
          <w:rFonts w:ascii="Times New Roman" w:hAnsi="Times New Roman" w:cs="Times New Roman"/>
          <w:noProof/>
          <w:sz w:val="24"/>
        </w:rPr>
        <w:lastRenderedPageBreak/>
        <w:t>B Biol Sci.</w:t>
      </w:r>
    </w:p>
    <w:p w14:paraId="16BEFF24" w14:textId="77777777" w:rsidR="00BA1969" w:rsidRPr="00BA1969" w:rsidRDefault="00BA1969" w:rsidP="00BA1969">
      <w:pPr>
        <w:widowControl w:val="0"/>
        <w:autoSpaceDE w:val="0"/>
        <w:autoSpaceDN w:val="0"/>
        <w:adjustRightInd w:val="0"/>
        <w:spacing w:line="480" w:lineRule="auto"/>
        <w:ind w:left="480" w:hanging="480"/>
        <w:rPr>
          <w:rFonts w:ascii="Times New Roman" w:hAnsi="Times New Roman" w:cs="Times New Roman"/>
          <w:noProof/>
          <w:sz w:val="24"/>
        </w:rPr>
      </w:pPr>
      <w:r w:rsidRPr="00BA1969">
        <w:rPr>
          <w:rFonts w:ascii="Times New Roman" w:hAnsi="Times New Roman" w:cs="Times New Roman"/>
          <w:noProof/>
          <w:sz w:val="24"/>
        </w:rPr>
        <w:t>Burton T. and N.B. Metcalfe. 2014. Can environmental conditions experienced in early life influence future generations? Proc R Soc B Biol Sci. Royal Society of London.</w:t>
      </w:r>
    </w:p>
    <w:p w14:paraId="384ECE23" w14:textId="77777777" w:rsidR="00BA1969" w:rsidRPr="00BA1969" w:rsidRDefault="00BA1969" w:rsidP="00BA1969">
      <w:pPr>
        <w:widowControl w:val="0"/>
        <w:autoSpaceDE w:val="0"/>
        <w:autoSpaceDN w:val="0"/>
        <w:adjustRightInd w:val="0"/>
        <w:spacing w:line="480" w:lineRule="auto"/>
        <w:ind w:left="480" w:hanging="480"/>
        <w:rPr>
          <w:rFonts w:ascii="Times New Roman" w:hAnsi="Times New Roman" w:cs="Times New Roman"/>
          <w:noProof/>
          <w:sz w:val="24"/>
        </w:rPr>
      </w:pPr>
      <w:r w:rsidRPr="00BA1969">
        <w:rPr>
          <w:rFonts w:ascii="Times New Roman" w:hAnsi="Times New Roman" w:cs="Times New Roman"/>
          <w:noProof/>
          <w:sz w:val="24"/>
        </w:rPr>
        <w:t>Chen Y.P., J.S. Pettis, M. Corona, W.P. Chen, C.J. Li, M. Spivak, P.K. Visscher, et al. 2014. Israeli Acute Paralysis Virus: Epidemiology, Pathogenesis and Implications for Honey Bee Health. PLoS Pathog.</w:t>
      </w:r>
    </w:p>
    <w:p w14:paraId="4246E82F" w14:textId="77777777" w:rsidR="00BA1969" w:rsidRPr="00BA1969" w:rsidRDefault="00BA1969" w:rsidP="00BA1969">
      <w:pPr>
        <w:widowControl w:val="0"/>
        <w:autoSpaceDE w:val="0"/>
        <w:autoSpaceDN w:val="0"/>
        <w:adjustRightInd w:val="0"/>
        <w:spacing w:line="480" w:lineRule="auto"/>
        <w:ind w:left="480" w:hanging="480"/>
        <w:rPr>
          <w:rFonts w:ascii="Times New Roman" w:hAnsi="Times New Roman" w:cs="Times New Roman"/>
          <w:noProof/>
          <w:sz w:val="24"/>
        </w:rPr>
      </w:pPr>
      <w:r w:rsidRPr="00BA1969">
        <w:rPr>
          <w:rFonts w:ascii="Times New Roman" w:hAnsi="Times New Roman" w:cs="Times New Roman"/>
          <w:noProof/>
          <w:sz w:val="24"/>
        </w:rPr>
        <w:t>Cox-Foster D.L., S. Conlan, E.C. Holmes, G. Palacios, J.D. Evans, N.A. Moran, P.L. Quan, et al. 2007. A metagenomic survey of microbes in honey bee colony collapse disorder. Science (80- ).</w:t>
      </w:r>
    </w:p>
    <w:p w14:paraId="35463A40" w14:textId="77777777" w:rsidR="00BA1969" w:rsidRPr="00BA1969" w:rsidRDefault="00BA1969" w:rsidP="00BA1969">
      <w:pPr>
        <w:widowControl w:val="0"/>
        <w:autoSpaceDE w:val="0"/>
        <w:autoSpaceDN w:val="0"/>
        <w:adjustRightInd w:val="0"/>
        <w:spacing w:line="480" w:lineRule="auto"/>
        <w:ind w:left="480" w:hanging="480"/>
        <w:rPr>
          <w:rFonts w:ascii="Times New Roman" w:hAnsi="Times New Roman" w:cs="Times New Roman"/>
          <w:noProof/>
          <w:sz w:val="24"/>
        </w:rPr>
      </w:pPr>
      <w:r w:rsidRPr="00BA1969">
        <w:rPr>
          <w:rFonts w:ascii="Times New Roman" w:hAnsi="Times New Roman" w:cs="Times New Roman"/>
          <w:noProof/>
          <w:sz w:val="24"/>
        </w:rPr>
        <w:t>DeGrandi-Hoffman G., Y. Chen, E. Huang, and M.H. Huang. 2010. The effect of diet on protein concentration, hypopharyngeal gland development and virus load in worker honey bees (Apis mellifera L.). J Insect Physiol.</w:t>
      </w:r>
    </w:p>
    <w:p w14:paraId="623587A8" w14:textId="77777777" w:rsidR="00BA1969" w:rsidRPr="00BA1969" w:rsidRDefault="00BA1969" w:rsidP="00BA1969">
      <w:pPr>
        <w:widowControl w:val="0"/>
        <w:autoSpaceDE w:val="0"/>
        <w:autoSpaceDN w:val="0"/>
        <w:adjustRightInd w:val="0"/>
        <w:spacing w:line="480" w:lineRule="auto"/>
        <w:ind w:left="480" w:hanging="480"/>
        <w:rPr>
          <w:rFonts w:ascii="Times New Roman" w:hAnsi="Times New Roman" w:cs="Times New Roman"/>
          <w:noProof/>
          <w:sz w:val="24"/>
        </w:rPr>
      </w:pPr>
      <w:r w:rsidRPr="00BA1969">
        <w:rPr>
          <w:rFonts w:ascii="Times New Roman" w:hAnsi="Times New Roman" w:cs="Times New Roman"/>
          <w:noProof/>
          <w:sz w:val="24"/>
        </w:rPr>
        <w:t>DeGrandi-Hoffman G., Y. Chen, R. Rivera, M. Carroll, M. Chambers, G. Hidalgo, and E.W. de Jong. 2016. Honey bee colonies provided with natural forage have lower pathogen loads and higher overwinter survival than those fed protein supplements. Apidologie.</w:t>
      </w:r>
    </w:p>
    <w:p w14:paraId="3AA23324" w14:textId="77777777" w:rsidR="00BA1969" w:rsidRPr="00BA1969" w:rsidRDefault="00BA1969" w:rsidP="00BA1969">
      <w:pPr>
        <w:widowControl w:val="0"/>
        <w:autoSpaceDE w:val="0"/>
        <w:autoSpaceDN w:val="0"/>
        <w:adjustRightInd w:val="0"/>
        <w:spacing w:line="480" w:lineRule="auto"/>
        <w:ind w:left="480" w:hanging="480"/>
        <w:rPr>
          <w:rFonts w:ascii="Times New Roman" w:hAnsi="Times New Roman" w:cs="Times New Roman"/>
          <w:noProof/>
          <w:sz w:val="24"/>
        </w:rPr>
      </w:pPr>
      <w:r w:rsidRPr="00BA1969">
        <w:rPr>
          <w:rFonts w:ascii="Times New Roman" w:hAnsi="Times New Roman" w:cs="Times New Roman"/>
          <w:noProof/>
          <w:sz w:val="24"/>
        </w:rPr>
        <w:t>Di Pasquale G., M. Salignon, Y. Le Conte, L.P. Belzunces, A. Decourtye, A. Kretzschmar, S. Suchail, et al. 2013. Influence of Pollen Nutrition on Honey Bee Health: Do Pollen Quality and Diversity Matter? (J. Zeil, ed.)PLoS One 8:e72016.</w:t>
      </w:r>
    </w:p>
    <w:p w14:paraId="7B90B042" w14:textId="77777777" w:rsidR="00BA1969" w:rsidRPr="00BA1969" w:rsidRDefault="00BA1969" w:rsidP="00BA1969">
      <w:pPr>
        <w:widowControl w:val="0"/>
        <w:autoSpaceDE w:val="0"/>
        <w:autoSpaceDN w:val="0"/>
        <w:adjustRightInd w:val="0"/>
        <w:spacing w:line="480" w:lineRule="auto"/>
        <w:ind w:left="480" w:hanging="480"/>
        <w:rPr>
          <w:rFonts w:ascii="Times New Roman" w:hAnsi="Times New Roman" w:cs="Times New Roman"/>
          <w:noProof/>
          <w:sz w:val="24"/>
        </w:rPr>
      </w:pPr>
      <w:r w:rsidRPr="00BA1969">
        <w:rPr>
          <w:rFonts w:ascii="Times New Roman" w:hAnsi="Times New Roman" w:cs="Times New Roman"/>
          <w:noProof/>
          <w:sz w:val="24"/>
        </w:rPr>
        <w:t>Dolezal A.G., J. Carrillo-Tripp, W. Allen Miller, B.C. Bonning, and A.L. Toth. 2016a. Intensively cultivated landscape and varroa mite infestation are associated with reduced honey bee nutritional state. PLoS One.</w:t>
      </w:r>
    </w:p>
    <w:p w14:paraId="78C6DF6A" w14:textId="77777777" w:rsidR="00BA1969" w:rsidRPr="00BA1969" w:rsidRDefault="00BA1969" w:rsidP="00BA1969">
      <w:pPr>
        <w:widowControl w:val="0"/>
        <w:autoSpaceDE w:val="0"/>
        <w:autoSpaceDN w:val="0"/>
        <w:adjustRightInd w:val="0"/>
        <w:spacing w:line="480" w:lineRule="auto"/>
        <w:ind w:left="480" w:hanging="480"/>
        <w:rPr>
          <w:rFonts w:ascii="Times New Roman" w:hAnsi="Times New Roman" w:cs="Times New Roman"/>
          <w:noProof/>
          <w:sz w:val="24"/>
        </w:rPr>
      </w:pPr>
      <w:r w:rsidRPr="00BA1969">
        <w:rPr>
          <w:rFonts w:ascii="Times New Roman" w:hAnsi="Times New Roman" w:cs="Times New Roman"/>
          <w:noProof/>
          <w:sz w:val="24"/>
        </w:rPr>
        <w:lastRenderedPageBreak/>
        <w:t>Dolezal A.G., J. Carrillo-Tripp, T.M. Judd, W. Allen Miller, B.C. Bonning, and A.L. Toth. 2019. Interacting stressors matter: Diet quality and virus infection in honeybee health. R Soc Open Sci.</w:t>
      </w:r>
    </w:p>
    <w:p w14:paraId="0075E710" w14:textId="77777777" w:rsidR="00BA1969" w:rsidRPr="00BA1969" w:rsidRDefault="00BA1969" w:rsidP="00BA1969">
      <w:pPr>
        <w:widowControl w:val="0"/>
        <w:autoSpaceDE w:val="0"/>
        <w:autoSpaceDN w:val="0"/>
        <w:adjustRightInd w:val="0"/>
        <w:spacing w:line="480" w:lineRule="auto"/>
        <w:ind w:left="480" w:hanging="480"/>
        <w:rPr>
          <w:rFonts w:ascii="Times New Roman" w:hAnsi="Times New Roman" w:cs="Times New Roman"/>
          <w:noProof/>
          <w:sz w:val="24"/>
        </w:rPr>
      </w:pPr>
      <w:r w:rsidRPr="00BA1969">
        <w:rPr>
          <w:rFonts w:ascii="Times New Roman" w:hAnsi="Times New Roman" w:cs="Times New Roman"/>
          <w:noProof/>
          <w:sz w:val="24"/>
        </w:rPr>
        <w:t>Dolezal A.G., J. Carrillo-Tripp, W.A. Miller, B.C. Bonning, and A.L. Toth. 2016b. Pollen contaminated with field-relevant levels of cyhalothrin affects honey bee survival, nutritional physiology, and pollen consumption behavior. J Econ Entomol.</w:t>
      </w:r>
    </w:p>
    <w:p w14:paraId="462E0689" w14:textId="77777777" w:rsidR="00BA1969" w:rsidRPr="00BA1969" w:rsidRDefault="00BA1969" w:rsidP="00BA1969">
      <w:pPr>
        <w:widowControl w:val="0"/>
        <w:autoSpaceDE w:val="0"/>
        <w:autoSpaceDN w:val="0"/>
        <w:adjustRightInd w:val="0"/>
        <w:spacing w:line="480" w:lineRule="auto"/>
        <w:ind w:left="480" w:hanging="480"/>
        <w:rPr>
          <w:rFonts w:ascii="Times New Roman" w:hAnsi="Times New Roman" w:cs="Times New Roman"/>
          <w:noProof/>
          <w:sz w:val="24"/>
        </w:rPr>
      </w:pPr>
      <w:r w:rsidRPr="00BA1969">
        <w:rPr>
          <w:rFonts w:ascii="Times New Roman" w:hAnsi="Times New Roman" w:cs="Times New Roman"/>
          <w:noProof/>
          <w:sz w:val="24"/>
        </w:rPr>
        <w:t>Dolezal A.G. and A.L. Toth. 2018. Feedbacks between nutrition and disease in honey bee health. Curr Opin Insect Sci.</w:t>
      </w:r>
    </w:p>
    <w:p w14:paraId="6EBD98AC" w14:textId="77777777" w:rsidR="00BA1969" w:rsidRPr="00BA1969" w:rsidRDefault="00BA1969" w:rsidP="00BA1969">
      <w:pPr>
        <w:widowControl w:val="0"/>
        <w:autoSpaceDE w:val="0"/>
        <w:autoSpaceDN w:val="0"/>
        <w:adjustRightInd w:val="0"/>
        <w:spacing w:line="480" w:lineRule="auto"/>
        <w:ind w:left="480" w:hanging="480"/>
        <w:rPr>
          <w:rFonts w:ascii="Times New Roman" w:hAnsi="Times New Roman" w:cs="Times New Roman"/>
          <w:noProof/>
          <w:sz w:val="24"/>
        </w:rPr>
      </w:pPr>
      <w:r w:rsidRPr="00BA1969">
        <w:rPr>
          <w:rFonts w:ascii="Times New Roman" w:hAnsi="Times New Roman" w:cs="Times New Roman"/>
          <w:noProof/>
          <w:sz w:val="24"/>
        </w:rPr>
        <w:t>Emlen D.J. 1997. Alternative reproductive tactics and male-dimorphism in the horned beetle Onthophagus acuminatus (Coleoptera: Scarabaeidae). Behav Ecol Sociobiol.</w:t>
      </w:r>
    </w:p>
    <w:p w14:paraId="7A970128" w14:textId="77777777" w:rsidR="00BA1969" w:rsidRPr="00BA1969" w:rsidRDefault="00BA1969" w:rsidP="00BA1969">
      <w:pPr>
        <w:widowControl w:val="0"/>
        <w:autoSpaceDE w:val="0"/>
        <w:autoSpaceDN w:val="0"/>
        <w:adjustRightInd w:val="0"/>
        <w:spacing w:line="480" w:lineRule="auto"/>
        <w:ind w:left="480" w:hanging="480"/>
        <w:rPr>
          <w:rFonts w:ascii="Times New Roman" w:hAnsi="Times New Roman" w:cs="Times New Roman"/>
          <w:noProof/>
          <w:sz w:val="24"/>
        </w:rPr>
      </w:pPr>
      <w:r w:rsidRPr="00BA1969">
        <w:rPr>
          <w:rFonts w:ascii="Times New Roman" w:hAnsi="Times New Roman" w:cs="Times New Roman"/>
          <w:noProof/>
          <w:sz w:val="24"/>
        </w:rPr>
        <w:t>Geffre A.C., T. Gernat, G.P. Harwood, B.M. Jones, D.M. Gysi, A.R. Hamilton, B.C. Bonning, et al. 2020. Honey bee virus causes context-dependent changes in host social behavior. Proc Natl Acad Sci U S A.</w:t>
      </w:r>
    </w:p>
    <w:p w14:paraId="0E145358" w14:textId="77777777" w:rsidR="00BA1969" w:rsidRPr="00BA1969" w:rsidRDefault="00BA1969" w:rsidP="00BA1969">
      <w:pPr>
        <w:widowControl w:val="0"/>
        <w:autoSpaceDE w:val="0"/>
        <w:autoSpaceDN w:val="0"/>
        <w:adjustRightInd w:val="0"/>
        <w:spacing w:line="480" w:lineRule="auto"/>
        <w:ind w:left="480" w:hanging="480"/>
        <w:rPr>
          <w:rFonts w:ascii="Times New Roman" w:hAnsi="Times New Roman" w:cs="Times New Roman"/>
          <w:noProof/>
          <w:sz w:val="24"/>
        </w:rPr>
      </w:pPr>
      <w:r w:rsidRPr="00BA1969">
        <w:rPr>
          <w:rFonts w:ascii="Times New Roman" w:hAnsi="Times New Roman" w:cs="Times New Roman"/>
          <w:noProof/>
          <w:sz w:val="24"/>
        </w:rPr>
        <w:t>Gilbert S.F. 2017. Ecological Developmental Biology. Pp. 1–8 in eLS. John Wiley &amp; Sons, Ltd, Chichester, UK.</w:t>
      </w:r>
    </w:p>
    <w:p w14:paraId="3CCE1B87" w14:textId="77777777" w:rsidR="00BA1969" w:rsidRPr="00BA1969" w:rsidRDefault="00BA1969" w:rsidP="00BA1969">
      <w:pPr>
        <w:widowControl w:val="0"/>
        <w:autoSpaceDE w:val="0"/>
        <w:autoSpaceDN w:val="0"/>
        <w:adjustRightInd w:val="0"/>
        <w:spacing w:line="480" w:lineRule="auto"/>
        <w:ind w:left="480" w:hanging="480"/>
        <w:rPr>
          <w:rFonts w:ascii="Times New Roman" w:hAnsi="Times New Roman" w:cs="Times New Roman"/>
          <w:noProof/>
          <w:sz w:val="24"/>
        </w:rPr>
      </w:pPr>
      <w:r w:rsidRPr="00BA1969">
        <w:rPr>
          <w:rFonts w:ascii="Times New Roman" w:hAnsi="Times New Roman" w:cs="Times New Roman"/>
          <w:noProof/>
          <w:sz w:val="24"/>
        </w:rPr>
        <w:t>Griffin R.M., A.D. Hayward, E. Bolund, A.A. Maklakov, and V. Lummaa. 2018. Sex differences in adult mortality rate mediated by early-life environmental conditions. Ecol Lett.</w:t>
      </w:r>
    </w:p>
    <w:p w14:paraId="4A02EB99" w14:textId="77777777" w:rsidR="00BA1969" w:rsidRPr="00BA1969" w:rsidRDefault="00BA1969" w:rsidP="00BA1969">
      <w:pPr>
        <w:widowControl w:val="0"/>
        <w:autoSpaceDE w:val="0"/>
        <w:autoSpaceDN w:val="0"/>
        <w:adjustRightInd w:val="0"/>
        <w:spacing w:line="480" w:lineRule="auto"/>
        <w:ind w:left="480" w:hanging="480"/>
        <w:rPr>
          <w:rFonts w:ascii="Times New Roman" w:hAnsi="Times New Roman" w:cs="Times New Roman"/>
          <w:noProof/>
          <w:sz w:val="24"/>
        </w:rPr>
      </w:pPr>
      <w:r w:rsidRPr="00BA1969">
        <w:rPr>
          <w:rFonts w:ascii="Times New Roman" w:hAnsi="Times New Roman" w:cs="Times New Roman"/>
          <w:noProof/>
          <w:sz w:val="24"/>
        </w:rPr>
        <w:t>Grozinger C.M. and M.L. Flenniken. 2019. Bee Viruses: Ecology, Pathogenicity, and Impacts. Annu Rev Entomol.</w:t>
      </w:r>
    </w:p>
    <w:p w14:paraId="6D153973" w14:textId="77777777" w:rsidR="00BA1969" w:rsidRPr="00BA1969" w:rsidRDefault="00BA1969" w:rsidP="00BA1969">
      <w:pPr>
        <w:widowControl w:val="0"/>
        <w:autoSpaceDE w:val="0"/>
        <w:autoSpaceDN w:val="0"/>
        <w:adjustRightInd w:val="0"/>
        <w:spacing w:line="480" w:lineRule="auto"/>
        <w:ind w:left="480" w:hanging="480"/>
        <w:rPr>
          <w:rFonts w:ascii="Times New Roman" w:hAnsi="Times New Roman" w:cs="Times New Roman"/>
          <w:noProof/>
          <w:sz w:val="24"/>
        </w:rPr>
      </w:pPr>
      <w:r w:rsidRPr="00BA1969">
        <w:rPr>
          <w:rFonts w:ascii="Times New Roman" w:hAnsi="Times New Roman" w:cs="Times New Roman"/>
          <w:noProof/>
          <w:sz w:val="24"/>
        </w:rPr>
        <w:t>Hothorn T., F. Bretz, and P. Westfall. 2008. Simultaneous inference in general parametric models. Biometrical J.</w:t>
      </w:r>
    </w:p>
    <w:p w14:paraId="6249EE0E" w14:textId="77777777" w:rsidR="00BA1969" w:rsidRPr="00BA1969" w:rsidRDefault="00BA1969" w:rsidP="00BA1969">
      <w:pPr>
        <w:widowControl w:val="0"/>
        <w:autoSpaceDE w:val="0"/>
        <w:autoSpaceDN w:val="0"/>
        <w:adjustRightInd w:val="0"/>
        <w:spacing w:line="480" w:lineRule="auto"/>
        <w:ind w:left="480" w:hanging="480"/>
        <w:rPr>
          <w:rFonts w:ascii="Times New Roman" w:hAnsi="Times New Roman" w:cs="Times New Roman"/>
          <w:noProof/>
          <w:sz w:val="24"/>
        </w:rPr>
      </w:pPr>
      <w:r w:rsidRPr="00BA1969">
        <w:rPr>
          <w:rFonts w:ascii="Times New Roman" w:hAnsi="Times New Roman" w:cs="Times New Roman"/>
          <w:noProof/>
          <w:sz w:val="24"/>
        </w:rPr>
        <w:lastRenderedPageBreak/>
        <w:t>Jack C.J., S.S. Uppala, H.M. Lucas, and R.R. Sagili. 2016. Effects of pollen dilution on infection of Nosema ceranae in honey bees. J Insect Physiol 87:12–19.</w:t>
      </w:r>
    </w:p>
    <w:p w14:paraId="493E83E6" w14:textId="77777777" w:rsidR="00BA1969" w:rsidRPr="00BA1969" w:rsidRDefault="00BA1969" w:rsidP="00BA1969">
      <w:pPr>
        <w:widowControl w:val="0"/>
        <w:autoSpaceDE w:val="0"/>
        <w:autoSpaceDN w:val="0"/>
        <w:adjustRightInd w:val="0"/>
        <w:spacing w:line="480" w:lineRule="auto"/>
        <w:ind w:left="480" w:hanging="480"/>
        <w:rPr>
          <w:rFonts w:ascii="Times New Roman" w:hAnsi="Times New Roman" w:cs="Times New Roman"/>
          <w:noProof/>
          <w:sz w:val="24"/>
        </w:rPr>
      </w:pPr>
      <w:r w:rsidRPr="00BA1969">
        <w:rPr>
          <w:rFonts w:ascii="Times New Roman" w:hAnsi="Times New Roman" w:cs="Times New Roman"/>
          <w:noProof/>
          <w:sz w:val="24"/>
        </w:rPr>
        <w:t>Kriengwatana B., T.M. Farrell, S.D.T. Aitken, L. Garcia, and S.A. MacDougall-Shackleton. 2015. Early-life nutritional stress affects associative learning and spatial memory but not performance on a novel object test. Behaviour 152:195–218.</w:t>
      </w:r>
    </w:p>
    <w:p w14:paraId="7E56EF35" w14:textId="77777777" w:rsidR="00BA1969" w:rsidRPr="00BA1969" w:rsidRDefault="00BA1969" w:rsidP="00BA1969">
      <w:pPr>
        <w:widowControl w:val="0"/>
        <w:autoSpaceDE w:val="0"/>
        <w:autoSpaceDN w:val="0"/>
        <w:adjustRightInd w:val="0"/>
        <w:spacing w:line="480" w:lineRule="auto"/>
        <w:ind w:left="480" w:hanging="480"/>
        <w:rPr>
          <w:rFonts w:ascii="Times New Roman" w:hAnsi="Times New Roman" w:cs="Times New Roman"/>
          <w:noProof/>
          <w:sz w:val="24"/>
        </w:rPr>
      </w:pPr>
      <w:r w:rsidRPr="00BA1969">
        <w:rPr>
          <w:rFonts w:ascii="Times New Roman" w:hAnsi="Times New Roman" w:cs="Times New Roman"/>
          <w:noProof/>
          <w:sz w:val="24"/>
        </w:rPr>
        <w:t>Kucharski R., J. Maleszka, S. Foret, and R. Maleszka. 2008. Nutritional control of reproductive status in honeybees via DNA methylation. Science (80- ).</w:t>
      </w:r>
    </w:p>
    <w:p w14:paraId="6823D098" w14:textId="77777777" w:rsidR="00BA1969" w:rsidRPr="00BA1969" w:rsidRDefault="00BA1969" w:rsidP="00BA1969">
      <w:pPr>
        <w:widowControl w:val="0"/>
        <w:autoSpaceDE w:val="0"/>
        <w:autoSpaceDN w:val="0"/>
        <w:adjustRightInd w:val="0"/>
        <w:spacing w:line="480" w:lineRule="auto"/>
        <w:ind w:left="480" w:hanging="480"/>
        <w:rPr>
          <w:rFonts w:ascii="Times New Roman" w:hAnsi="Times New Roman" w:cs="Times New Roman"/>
          <w:noProof/>
          <w:sz w:val="24"/>
        </w:rPr>
      </w:pPr>
      <w:r w:rsidRPr="00BA1969">
        <w:rPr>
          <w:rFonts w:ascii="Times New Roman" w:hAnsi="Times New Roman" w:cs="Times New Roman"/>
          <w:noProof/>
          <w:sz w:val="24"/>
        </w:rPr>
        <w:t>Lummaa V. and T. Clutton-Brock. 2002. Early development, survival and reproduction in humans. Trends Ecol Evol. Elsevier Ltd.</w:t>
      </w:r>
    </w:p>
    <w:p w14:paraId="4106394D" w14:textId="77777777" w:rsidR="00BA1969" w:rsidRPr="00BA1969" w:rsidRDefault="00BA1969" w:rsidP="00BA1969">
      <w:pPr>
        <w:widowControl w:val="0"/>
        <w:autoSpaceDE w:val="0"/>
        <w:autoSpaceDN w:val="0"/>
        <w:adjustRightInd w:val="0"/>
        <w:spacing w:line="480" w:lineRule="auto"/>
        <w:ind w:left="480" w:hanging="480"/>
        <w:rPr>
          <w:rFonts w:ascii="Times New Roman" w:hAnsi="Times New Roman" w:cs="Times New Roman"/>
          <w:noProof/>
          <w:sz w:val="24"/>
        </w:rPr>
      </w:pPr>
      <w:r w:rsidRPr="00BA1969">
        <w:rPr>
          <w:rFonts w:ascii="Times New Roman" w:hAnsi="Times New Roman" w:cs="Times New Roman"/>
          <w:noProof/>
          <w:sz w:val="24"/>
        </w:rPr>
        <w:t>Maori E., N. Paldi, S. Shafir, H. Kalev, E. Tsur, E. Glick, and I. Sela. 2009. IAPV, a bee-affecting virus associated with colony collapse disorder can be silenced by dsRNA ingestion. Insect Mol Biol.</w:t>
      </w:r>
    </w:p>
    <w:p w14:paraId="26D10FE6" w14:textId="77777777" w:rsidR="00BA1969" w:rsidRPr="00BA1969" w:rsidRDefault="00BA1969" w:rsidP="00BA1969">
      <w:pPr>
        <w:widowControl w:val="0"/>
        <w:autoSpaceDE w:val="0"/>
        <w:autoSpaceDN w:val="0"/>
        <w:adjustRightInd w:val="0"/>
        <w:spacing w:line="480" w:lineRule="auto"/>
        <w:ind w:left="480" w:hanging="480"/>
        <w:rPr>
          <w:rFonts w:ascii="Times New Roman" w:hAnsi="Times New Roman" w:cs="Times New Roman"/>
          <w:noProof/>
          <w:sz w:val="24"/>
        </w:rPr>
      </w:pPr>
      <w:r w:rsidRPr="00BA1969">
        <w:rPr>
          <w:rFonts w:ascii="Times New Roman" w:hAnsi="Times New Roman" w:cs="Times New Roman"/>
          <w:noProof/>
          <w:sz w:val="24"/>
        </w:rPr>
        <w:t>Meikle D. and M. Westberg. 2001. Maternal nutrition and reproduction of daughters in wild house mice (Mus musculus). Reproduction.</w:t>
      </w:r>
    </w:p>
    <w:p w14:paraId="3D5BA4A0" w14:textId="77777777" w:rsidR="00BA1969" w:rsidRPr="00BA1969" w:rsidRDefault="00BA1969" w:rsidP="00BA1969">
      <w:pPr>
        <w:widowControl w:val="0"/>
        <w:autoSpaceDE w:val="0"/>
        <w:autoSpaceDN w:val="0"/>
        <w:adjustRightInd w:val="0"/>
        <w:spacing w:line="480" w:lineRule="auto"/>
        <w:ind w:left="480" w:hanging="480"/>
        <w:rPr>
          <w:rFonts w:ascii="Times New Roman" w:hAnsi="Times New Roman" w:cs="Times New Roman"/>
          <w:noProof/>
          <w:sz w:val="24"/>
        </w:rPr>
      </w:pPr>
      <w:r w:rsidRPr="00BA1969">
        <w:rPr>
          <w:rFonts w:ascii="Times New Roman" w:hAnsi="Times New Roman" w:cs="Times New Roman"/>
          <w:noProof/>
          <w:sz w:val="24"/>
        </w:rPr>
        <w:t>Mogren C.L., R.G. Danka, and K.B. Healy. 2019. Larval Pollen stress increases adult susceptibility to clothianidin in honey bees. Insects.</w:t>
      </w:r>
    </w:p>
    <w:p w14:paraId="7FC75F32" w14:textId="77777777" w:rsidR="00BA1969" w:rsidRPr="00BA1969" w:rsidRDefault="00BA1969" w:rsidP="00BA1969">
      <w:pPr>
        <w:widowControl w:val="0"/>
        <w:autoSpaceDE w:val="0"/>
        <w:autoSpaceDN w:val="0"/>
        <w:adjustRightInd w:val="0"/>
        <w:spacing w:line="480" w:lineRule="auto"/>
        <w:ind w:left="480" w:hanging="480"/>
        <w:rPr>
          <w:rFonts w:ascii="Times New Roman" w:hAnsi="Times New Roman" w:cs="Times New Roman"/>
          <w:noProof/>
          <w:sz w:val="24"/>
        </w:rPr>
      </w:pPr>
      <w:r w:rsidRPr="00BA1969">
        <w:rPr>
          <w:rFonts w:ascii="Times New Roman" w:hAnsi="Times New Roman" w:cs="Times New Roman"/>
          <w:noProof/>
          <w:sz w:val="24"/>
        </w:rPr>
        <w:t>Mutti N.S., A.G. Dolezal, F. Wolschin, J.S. Mutti, K.S. Gill, and G. V. Amdam. 2011. IRS and tor nutrient-signaling pathways act via juvenile hormone to influence honey bee caste fate. J Exp Biol.</w:t>
      </w:r>
    </w:p>
    <w:p w14:paraId="1E9BEF89" w14:textId="77777777" w:rsidR="00BA1969" w:rsidRPr="00BA1969" w:rsidRDefault="00BA1969" w:rsidP="00BA1969">
      <w:pPr>
        <w:widowControl w:val="0"/>
        <w:autoSpaceDE w:val="0"/>
        <w:autoSpaceDN w:val="0"/>
        <w:adjustRightInd w:val="0"/>
        <w:spacing w:line="480" w:lineRule="auto"/>
        <w:ind w:left="480" w:hanging="480"/>
        <w:rPr>
          <w:rFonts w:ascii="Times New Roman" w:hAnsi="Times New Roman" w:cs="Times New Roman"/>
          <w:noProof/>
          <w:sz w:val="24"/>
        </w:rPr>
      </w:pPr>
      <w:r w:rsidRPr="00BA1969">
        <w:rPr>
          <w:rFonts w:ascii="Times New Roman" w:hAnsi="Times New Roman" w:cs="Times New Roman"/>
          <w:noProof/>
          <w:sz w:val="24"/>
        </w:rPr>
        <w:t>Naug D. 2009. Nutritional stress due to habitat loss may explain recent honeybee colony collapses. Biol Conserv.</w:t>
      </w:r>
    </w:p>
    <w:p w14:paraId="5F4123AC" w14:textId="77777777" w:rsidR="00BA1969" w:rsidRPr="00BA1969" w:rsidRDefault="00BA1969" w:rsidP="00BA1969">
      <w:pPr>
        <w:widowControl w:val="0"/>
        <w:autoSpaceDE w:val="0"/>
        <w:autoSpaceDN w:val="0"/>
        <w:adjustRightInd w:val="0"/>
        <w:spacing w:line="480" w:lineRule="auto"/>
        <w:ind w:left="480" w:hanging="480"/>
        <w:rPr>
          <w:rFonts w:ascii="Times New Roman" w:hAnsi="Times New Roman" w:cs="Times New Roman"/>
          <w:noProof/>
          <w:sz w:val="24"/>
        </w:rPr>
      </w:pPr>
      <w:r w:rsidRPr="00BA1969">
        <w:rPr>
          <w:rFonts w:ascii="Times New Roman" w:hAnsi="Times New Roman" w:cs="Times New Roman"/>
          <w:noProof/>
          <w:sz w:val="24"/>
        </w:rPr>
        <w:lastRenderedPageBreak/>
        <w:t>Ramsey S.D., R. Ochoa, G. Bauchan, C. Gulbronson, J.D. Mowery, A. Cohen, D. Lim, et al. 2019. Varroa destructor feeds primarily on honey bee fat body tissue and not hemolymph. Proc Natl Acad Sci U S A.</w:t>
      </w:r>
    </w:p>
    <w:p w14:paraId="61027392" w14:textId="77777777" w:rsidR="00BA1969" w:rsidRPr="00BA1969" w:rsidRDefault="00BA1969" w:rsidP="00BA1969">
      <w:pPr>
        <w:widowControl w:val="0"/>
        <w:autoSpaceDE w:val="0"/>
        <w:autoSpaceDN w:val="0"/>
        <w:adjustRightInd w:val="0"/>
        <w:spacing w:line="480" w:lineRule="auto"/>
        <w:ind w:left="480" w:hanging="480"/>
        <w:rPr>
          <w:rFonts w:ascii="Times New Roman" w:hAnsi="Times New Roman" w:cs="Times New Roman"/>
          <w:noProof/>
          <w:sz w:val="24"/>
        </w:rPr>
      </w:pPr>
      <w:r w:rsidRPr="00BA1969">
        <w:rPr>
          <w:rFonts w:ascii="Times New Roman" w:hAnsi="Times New Roman" w:cs="Times New Roman"/>
          <w:noProof/>
          <w:sz w:val="24"/>
        </w:rPr>
        <w:t>Rembold H., B. Lackner, and I. Geistbeck. 1974. The chemical basis of honeybee, Apis mellifera, caste formation. Partial purification of queen bee determinator from royal jelly. J Insect Physiol.</w:t>
      </w:r>
    </w:p>
    <w:p w14:paraId="36188C12" w14:textId="77777777" w:rsidR="00BA1969" w:rsidRPr="00BA1969" w:rsidRDefault="00BA1969" w:rsidP="00BA1969">
      <w:pPr>
        <w:widowControl w:val="0"/>
        <w:autoSpaceDE w:val="0"/>
        <w:autoSpaceDN w:val="0"/>
        <w:adjustRightInd w:val="0"/>
        <w:spacing w:line="480" w:lineRule="auto"/>
        <w:ind w:left="480" w:hanging="480"/>
        <w:rPr>
          <w:rFonts w:ascii="Times New Roman" w:hAnsi="Times New Roman" w:cs="Times New Roman"/>
          <w:noProof/>
          <w:sz w:val="24"/>
        </w:rPr>
      </w:pPr>
      <w:r w:rsidRPr="00BA1969">
        <w:rPr>
          <w:rFonts w:ascii="Times New Roman" w:hAnsi="Times New Roman" w:cs="Times New Roman"/>
          <w:noProof/>
          <w:sz w:val="24"/>
        </w:rPr>
        <w:t>Rittschof C.C., C.B. Coombs, M. Frazier, C.M. Grozinger, and G.E. Robinson. 2015. Early-life experience affects honey bee aggression and resilience to immune challenge. Sci Rep.</w:t>
      </w:r>
    </w:p>
    <w:p w14:paraId="66C254D2" w14:textId="77777777" w:rsidR="00BA1969" w:rsidRPr="00BA1969" w:rsidRDefault="00BA1969" w:rsidP="00BA1969">
      <w:pPr>
        <w:widowControl w:val="0"/>
        <w:autoSpaceDE w:val="0"/>
        <w:autoSpaceDN w:val="0"/>
        <w:adjustRightInd w:val="0"/>
        <w:spacing w:line="480" w:lineRule="auto"/>
        <w:ind w:left="480" w:hanging="480"/>
        <w:rPr>
          <w:rFonts w:ascii="Times New Roman" w:hAnsi="Times New Roman" w:cs="Times New Roman"/>
          <w:noProof/>
          <w:sz w:val="24"/>
        </w:rPr>
      </w:pPr>
      <w:r w:rsidRPr="00BA1969">
        <w:rPr>
          <w:rFonts w:ascii="Times New Roman" w:hAnsi="Times New Roman" w:cs="Times New Roman"/>
          <w:noProof/>
          <w:sz w:val="24"/>
        </w:rPr>
        <w:t>Roth A., C. Vleurinck, O. Netschitailo, V. Bauer, M. Otte, O. Kaftanoglu, R.E. Page, et al. 2019. A genetic switch for worker nutritionmediated traits in honeybees. PLoS Biol.</w:t>
      </w:r>
    </w:p>
    <w:p w14:paraId="483CE4AA" w14:textId="77777777" w:rsidR="00BA1969" w:rsidRPr="00BA1969" w:rsidRDefault="00BA1969" w:rsidP="00BA1969">
      <w:pPr>
        <w:widowControl w:val="0"/>
        <w:autoSpaceDE w:val="0"/>
        <w:autoSpaceDN w:val="0"/>
        <w:adjustRightInd w:val="0"/>
        <w:spacing w:line="480" w:lineRule="auto"/>
        <w:ind w:left="480" w:hanging="480"/>
        <w:rPr>
          <w:rFonts w:ascii="Times New Roman" w:hAnsi="Times New Roman" w:cs="Times New Roman"/>
          <w:noProof/>
          <w:sz w:val="24"/>
        </w:rPr>
      </w:pPr>
      <w:r w:rsidRPr="00BA1969">
        <w:rPr>
          <w:rFonts w:ascii="Times New Roman" w:hAnsi="Times New Roman" w:cs="Times New Roman"/>
          <w:noProof/>
          <w:sz w:val="24"/>
        </w:rPr>
        <w:t>Rutter L., J. Carrillo-Tripp, B.C. Bonning, D. Cook, A.L. Toth, and A.G. Dolezal. 2019. Transcriptomic responses to diet quality and viral infection in Apis mellifera. BMC Genomics.</w:t>
      </w:r>
    </w:p>
    <w:p w14:paraId="631D2892" w14:textId="77777777" w:rsidR="00BA1969" w:rsidRPr="00BA1969" w:rsidRDefault="00BA1969" w:rsidP="00BA1969">
      <w:pPr>
        <w:widowControl w:val="0"/>
        <w:autoSpaceDE w:val="0"/>
        <w:autoSpaceDN w:val="0"/>
        <w:adjustRightInd w:val="0"/>
        <w:spacing w:line="480" w:lineRule="auto"/>
        <w:ind w:left="480" w:hanging="480"/>
        <w:rPr>
          <w:rFonts w:ascii="Times New Roman" w:hAnsi="Times New Roman" w:cs="Times New Roman"/>
          <w:noProof/>
          <w:sz w:val="24"/>
        </w:rPr>
      </w:pPr>
      <w:r w:rsidRPr="00BA1969">
        <w:rPr>
          <w:rFonts w:ascii="Times New Roman" w:hAnsi="Times New Roman" w:cs="Times New Roman"/>
          <w:noProof/>
          <w:sz w:val="24"/>
        </w:rPr>
        <w:t>Schmickl T. and K. Crailsheim. 2001. Cannibalism and early capping: Strategy of honeybee colonies in times of experimental pollen shortages. J Comp Physiol - A Sensory, Neural, Behav Physiol.</w:t>
      </w:r>
    </w:p>
    <w:p w14:paraId="70AA4892" w14:textId="77777777" w:rsidR="00BA1969" w:rsidRPr="00BA1969" w:rsidRDefault="00BA1969" w:rsidP="00BA1969">
      <w:pPr>
        <w:widowControl w:val="0"/>
        <w:autoSpaceDE w:val="0"/>
        <w:autoSpaceDN w:val="0"/>
        <w:adjustRightInd w:val="0"/>
        <w:spacing w:line="480" w:lineRule="auto"/>
        <w:ind w:left="480" w:hanging="480"/>
        <w:rPr>
          <w:rFonts w:ascii="Times New Roman" w:hAnsi="Times New Roman" w:cs="Times New Roman"/>
          <w:noProof/>
          <w:sz w:val="24"/>
        </w:rPr>
      </w:pPr>
      <w:r w:rsidRPr="00BA1969">
        <w:rPr>
          <w:rFonts w:ascii="Times New Roman" w:hAnsi="Times New Roman" w:cs="Times New Roman"/>
          <w:noProof/>
          <w:sz w:val="24"/>
        </w:rPr>
        <w:t>Scofield H.N. and H.R. Mattila. 2015. Honey bee workers that are pollen stressed as larvae become poor foragers and waggle dancers as adults. PLoS One.</w:t>
      </w:r>
    </w:p>
    <w:p w14:paraId="4FAEF995" w14:textId="77777777" w:rsidR="00BA1969" w:rsidRPr="00BA1969" w:rsidRDefault="00BA1969" w:rsidP="00BA1969">
      <w:pPr>
        <w:widowControl w:val="0"/>
        <w:autoSpaceDE w:val="0"/>
        <w:autoSpaceDN w:val="0"/>
        <w:adjustRightInd w:val="0"/>
        <w:spacing w:line="480" w:lineRule="auto"/>
        <w:ind w:left="480" w:hanging="480"/>
        <w:rPr>
          <w:rFonts w:ascii="Times New Roman" w:hAnsi="Times New Roman" w:cs="Times New Roman"/>
          <w:noProof/>
          <w:sz w:val="24"/>
        </w:rPr>
      </w:pPr>
      <w:r w:rsidRPr="00BA1969">
        <w:rPr>
          <w:rFonts w:ascii="Times New Roman" w:hAnsi="Times New Roman" w:cs="Times New Roman"/>
          <w:noProof/>
          <w:sz w:val="24"/>
        </w:rPr>
        <w:t>Slater G.P., G.D. Yocum, and J.H. Bowsher. 2020. Diet quantity influences caste determination in honeybees (Apis mellifera). Proceedings Biol Sci.</w:t>
      </w:r>
    </w:p>
    <w:p w14:paraId="06A99C61" w14:textId="77777777" w:rsidR="00BA1969" w:rsidRPr="00BA1969" w:rsidRDefault="00BA1969" w:rsidP="00BA1969">
      <w:pPr>
        <w:widowControl w:val="0"/>
        <w:autoSpaceDE w:val="0"/>
        <w:autoSpaceDN w:val="0"/>
        <w:adjustRightInd w:val="0"/>
        <w:spacing w:line="480" w:lineRule="auto"/>
        <w:ind w:left="480" w:hanging="480"/>
        <w:rPr>
          <w:rFonts w:ascii="Times New Roman" w:hAnsi="Times New Roman" w:cs="Times New Roman"/>
          <w:noProof/>
          <w:sz w:val="24"/>
        </w:rPr>
      </w:pPr>
      <w:r w:rsidRPr="00BA1969">
        <w:rPr>
          <w:rFonts w:ascii="Times New Roman" w:hAnsi="Times New Roman" w:cs="Times New Roman"/>
          <w:noProof/>
          <w:sz w:val="24"/>
        </w:rPr>
        <w:t xml:space="preserve">Team R.C. 2016. R: A Language and Environment for Statistical Computing. R Found Stat </w:t>
      </w:r>
      <w:r w:rsidRPr="00BA1969">
        <w:rPr>
          <w:rFonts w:ascii="Times New Roman" w:hAnsi="Times New Roman" w:cs="Times New Roman"/>
          <w:noProof/>
          <w:sz w:val="24"/>
        </w:rPr>
        <w:lastRenderedPageBreak/>
        <w:t>Comput.</w:t>
      </w:r>
    </w:p>
    <w:p w14:paraId="33E0E126" w14:textId="77777777" w:rsidR="00BA1969" w:rsidRPr="00BA1969" w:rsidRDefault="00BA1969" w:rsidP="00BA1969">
      <w:pPr>
        <w:widowControl w:val="0"/>
        <w:autoSpaceDE w:val="0"/>
        <w:autoSpaceDN w:val="0"/>
        <w:adjustRightInd w:val="0"/>
        <w:spacing w:line="480" w:lineRule="auto"/>
        <w:ind w:left="480" w:hanging="480"/>
        <w:rPr>
          <w:rFonts w:ascii="Times New Roman" w:hAnsi="Times New Roman" w:cs="Times New Roman"/>
          <w:noProof/>
          <w:sz w:val="24"/>
        </w:rPr>
      </w:pPr>
      <w:r w:rsidRPr="00BA1969">
        <w:rPr>
          <w:rFonts w:ascii="Times New Roman" w:hAnsi="Times New Roman" w:cs="Times New Roman"/>
          <w:noProof/>
          <w:sz w:val="24"/>
        </w:rPr>
        <w:t>Toth A.L. and G.E. Robinson. 2005. Worker nutrition and division of labour in honeybees. Anim Behav 69:427–435.</w:t>
      </w:r>
    </w:p>
    <w:p w14:paraId="552A3337" w14:textId="77777777" w:rsidR="00BA1969" w:rsidRPr="00BA1969" w:rsidRDefault="00BA1969" w:rsidP="00BA1969">
      <w:pPr>
        <w:widowControl w:val="0"/>
        <w:autoSpaceDE w:val="0"/>
        <w:autoSpaceDN w:val="0"/>
        <w:adjustRightInd w:val="0"/>
        <w:spacing w:line="480" w:lineRule="auto"/>
        <w:ind w:left="480" w:hanging="480"/>
        <w:rPr>
          <w:rFonts w:ascii="Times New Roman" w:hAnsi="Times New Roman" w:cs="Times New Roman"/>
          <w:noProof/>
          <w:sz w:val="24"/>
        </w:rPr>
      </w:pPr>
      <w:r w:rsidRPr="00BA1969">
        <w:rPr>
          <w:rFonts w:ascii="Times New Roman" w:hAnsi="Times New Roman" w:cs="Times New Roman"/>
          <w:noProof/>
          <w:sz w:val="24"/>
        </w:rPr>
        <w:t>Traynor K.S., F. Mondet, J.R. de Miranda, M. Techer, V. Kowallik, M.A.Y. Oddie, P. Chantawannakul, et al. 2020. Varroa destructor: A Complex Parasite, Crippling Honey Bees Worldwide. Trends Parasitol.</w:t>
      </w:r>
    </w:p>
    <w:p w14:paraId="4EFB989A" w14:textId="77777777" w:rsidR="00BA1969" w:rsidRPr="00BA1969" w:rsidRDefault="00BA1969" w:rsidP="00BA1969">
      <w:pPr>
        <w:widowControl w:val="0"/>
        <w:autoSpaceDE w:val="0"/>
        <w:autoSpaceDN w:val="0"/>
        <w:adjustRightInd w:val="0"/>
        <w:spacing w:line="480" w:lineRule="auto"/>
        <w:ind w:left="480" w:hanging="480"/>
        <w:rPr>
          <w:rFonts w:ascii="Times New Roman" w:hAnsi="Times New Roman" w:cs="Times New Roman"/>
          <w:noProof/>
          <w:sz w:val="24"/>
        </w:rPr>
      </w:pPr>
      <w:r w:rsidRPr="00BA1969">
        <w:rPr>
          <w:rFonts w:ascii="Times New Roman" w:hAnsi="Times New Roman" w:cs="Times New Roman"/>
          <w:noProof/>
          <w:sz w:val="24"/>
        </w:rPr>
        <w:t>Walton A., A.G. Dolezal, M.A. Bakken, and A.L. Toth. 2018. Hungry for the queen: Honeybee nutritional environment affects worker pheromone response in a life stage-dependent manner. Funct Ecol.</w:t>
      </w:r>
    </w:p>
    <w:p w14:paraId="251A1AB2" w14:textId="77777777" w:rsidR="00BA1969" w:rsidRPr="00BA1969" w:rsidRDefault="00BA1969" w:rsidP="00BA1969">
      <w:pPr>
        <w:widowControl w:val="0"/>
        <w:autoSpaceDE w:val="0"/>
        <w:autoSpaceDN w:val="0"/>
        <w:adjustRightInd w:val="0"/>
        <w:spacing w:line="480" w:lineRule="auto"/>
        <w:ind w:left="480" w:hanging="480"/>
        <w:rPr>
          <w:rFonts w:ascii="Times New Roman" w:hAnsi="Times New Roman" w:cs="Times New Roman"/>
          <w:noProof/>
          <w:sz w:val="24"/>
        </w:rPr>
      </w:pPr>
      <w:r w:rsidRPr="00BA1969">
        <w:rPr>
          <w:rFonts w:ascii="Times New Roman" w:hAnsi="Times New Roman" w:cs="Times New Roman"/>
          <w:noProof/>
          <w:sz w:val="24"/>
        </w:rPr>
        <w:t>Wang T., C.C.Y. Hung, and D.J. Randall. 2006. THE COMPARATIVE PHYSIOLOGY OF FOOD DEPRIVATION: From Feast to Famine. Annu Rev Physiol 68:223–251.</w:t>
      </w:r>
    </w:p>
    <w:p w14:paraId="757EF4D4" w14:textId="77777777" w:rsidR="00BA1969" w:rsidRPr="00BA1969" w:rsidRDefault="00BA1969" w:rsidP="00BA1969">
      <w:pPr>
        <w:widowControl w:val="0"/>
        <w:autoSpaceDE w:val="0"/>
        <w:autoSpaceDN w:val="0"/>
        <w:adjustRightInd w:val="0"/>
        <w:spacing w:line="480" w:lineRule="auto"/>
        <w:ind w:left="480" w:hanging="480"/>
        <w:rPr>
          <w:rFonts w:ascii="Times New Roman" w:hAnsi="Times New Roman" w:cs="Times New Roman"/>
          <w:noProof/>
          <w:sz w:val="24"/>
        </w:rPr>
      </w:pPr>
      <w:r w:rsidRPr="00BA1969">
        <w:rPr>
          <w:rFonts w:ascii="Times New Roman" w:hAnsi="Times New Roman" w:cs="Times New Roman"/>
          <w:noProof/>
          <w:sz w:val="24"/>
        </w:rPr>
        <w:t>Wang Y., J.B. Campbell, O. Kaftanoglu, R.E. Page, G. V. Amdam, and J.F. Harrison. 2016a. Larval starvation improves metabolic response to adult starvation in honey bees (Apis mellifera L.). J Exp Biol 219:960–968.</w:t>
      </w:r>
    </w:p>
    <w:p w14:paraId="228364E0" w14:textId="77777777" w:rsidR="00BA1969" w:rsidRPr="00BA1969" w:rsidRDefault="00BA1969" w:rsidP="00BA1969">
      <w:pPr>
        <w:widowControl w:val="0"/>
        <w:autoSpaceDE w:val="0"/>
        <w:autoSpaceDN w:val="0"/>
        <w:adjustRightInd w:val="0"/>
        <w:spacing w:line="480" w:lineRule="auto"/>
        <w:ind w:left="480" w:hanging="480"/>
        <w:rPr>
          <w:rFonts w:ascii="Times New Roman" w:hAnsi="Times New Roman" w:cs="Times New Roman"/>
          <w:noProof/>
          <w:sz w:val="24"/>
        </w:rPr>
      </w:pPr>
      <w:r w:rsidRPr="00BA1969">
        <w:rPr>
          <w:rFonts w:ascii="Times New Roman" w:hAnsi="Times New Roman" w:cs="Times New Roman"/>
          <w:noProof/>
          <w:sz w:val="24"/>
        </w:rPr>
        <w:t>Wang Y., O. Kaftanoglu, C.S. Brent, R.E. Page, and G. V. Amdam. 2016b. Starvation stress during larval development facilitates an adaptive response in adult worker honey bees (Apis mellifera L.). J Exp Biol.</w:t>
      </w:r>
    </w:p>
    <w:p w14:paraId="25C1A298" w14:textId="77777777" w:rsidR="00BA1969" w:rsidRPr="00BA1969" w:rsidRDefault="00BA1969" w:rsidP="00BA1969">
      <w:pPr>
        <w:widowControl w:val="0"/>
        <w:autoSpaceDE w:val="0"/>
        <w:autoSpaceDN w:val="0"/>
        <w:adjustRightInd w:val="0"/>
        <w:spacing w:line="480" w:lineRule="auto"/>
        <w:ind w:left="480" w:hanging="480"/>
        <w:rPr>
          <w:rFonts w:ascii="Times New Roman" w:hAnsi="Times New Roman" w:cs="Times New Roman"/>
          <w:noProof/>
          <w:sz w:val="24"/>
        </w:rPr>
      </w:pPr>
      <w:r w:rsidRPr="00BA1969">
        <w:rPr>
          <w:rFonts w:ascii="Times New Roman" w:hAnsi="Times New Roman" w:cs="Times New Roman"/>
          <w:noProof/>
          <w:sz w:val="24"/>
        </w:rPr>
        <w:t>Wang Y., O. Kaftanoglu, M.K. Fondrk, and R.E. Page. 2014. Nurse bee behaviour manipulates worker honeybee (Apis mellifera L.) reproductive development. Anim Behav 92:253–261.</w:t>
      </w:r>
    </w:p>
    <w:p w14:paraId="57EFB5B4" w14:textId="78B875C7" w:rsidR="00332373" w:rsidRPr="0095436D" w:rsidRDefault="00CC597E" w:rsidP="00BA1969">
      <w:pPr>
        <w:widowControl w:val="0"/>
        <w:autoSpaceDE w:val="0"/>
        <w:autoSpaceDN w:val="0"/>
        <w:adjustRightInd w:val="0"/>
        <w:spacing w:line="480" w:lineRule="auto"/>
        <w:ind w:left="480" w:hanging="480"/>
        <w:rPr>
          <w:rFonts w:ascii="Times New Roman" w:hAnsi="Times New Roman" w:cs="Times New Roman"/>
          <w:sz w:val="24"/>
          <w:szCs w:val="24"/>
        </w:rPr>
      </w:pPr>
      <w:r>
        <w:rPr>
          <w:rFonts w:ascii="Times New Roman" w:hAnsi="Times New Roman" w:cs="Times New Roman"/>
          <w:sz w:val="24"/>
          <w:szCs w:val="24"/>
        </w:rPr>
        <w:fldChar w:fldCharType="end"/>
      </w:r>
    </w:p>
    <w:sectPr w:rsidR="00332373" w:rsidRPr="0095436D" w:rsidSect="00885E52">
      <w:footerReference w:type="even" r:id="rId15"/>
      <w:footerReference w:type="default" r:id="rId16"/>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9" w:author="Dolezal, Adam Gregory" w:date="2020-06-25T16:07:00Z" w:initials="DAG">
    <w:p w14:paraId="1CCDCFE7" w14:textId="77777777" w:rsidR="00020B2D" w:rsidRDefault="00020B2D" w:rsidP="00020B2D">
      <w:pPr>
        <w:pStyle w:val="CommentText"/>
      </w:pPr>
      <w:r>
        <w:rPr>
          <w:rStyle w:val="CommentReference"/>
        </w:rPr>
        <w:annotationRef/>
      </w:r>
      <w:r>
        <w:t xml:space="preserve">“landscape physiology” paper in </w:t>
      </w:r>
      <w:proofErr w:type="spellStart"/>
      <w:r>
        <w:t>SciRep</w:t>
      </w:r>
      <w:proofErr w:type="spellEnd"/>
    </w:p>
  </w:comment>
  <w:comment w:id="37" w:author="Dolezal, Adam Gregory" w:date="2020-06-25T16:26:00Z" w:initials="DAG">
    <w:p w14:paraId="2A0F2FE1" w14:textId="7D119B12" w:rsidR="00DD288F" w:rsidRDefault="00DD288F">
      <w:pPr>
        <w:pStyle w:val="CommentText"/>
      </w:pPr>
      <w:r>
        <w:rPr>
          <w:rStyle w:val="CommentReference"/>
        </w:rPr>
        <w:annotationRef/>
      </w:r>
      <w:r>
        <w:t>This isn’t submitted but will be soon.</w:t>
      </w:r>
    </w:p>
  </w:comment>
  <w:comment w:id="50" w:author="Alex Walton" w:date="2020-06-29T22:07:00Z" w:initials="MOU">
    <w:p w14:paraId="242D462E" w14:textId="56F96778" w:rsidR="0021013D" w:rsidRDefault="0021013D">
      <w:pPr>
        <w:pStyle w:val="CommentText"/>
      </w:pPr>
      <w:r>
        <w:rPr>
          <w:rStyle w:val="CommentReference"/>
        </w:rPr>
        <w:annotationRef/>
      </w:r>
      <w:r>
        <w:t>What paper is this?</w:t>
      </w:r>
    </w:p>
  </w:comment>
  <w:comment w:id="66" w:author="Dolezal, Adam Gregory" w:date="2020-06-20T13:54:00Z" w:initials="DAG">
    <w:p w14:paraId="1C7F5BB1" w14:textId="77777777" w:rsidR="00FD4BD4" w:rsidRDefault="00FD4BD4" w:rsidP="00FD4BD4">
      <w:pPr>
        <w:pStyle w:val="CommentText"/>
      </w:pPr>
      <w:r>
        <w:rPr>
          <w:rStyle w:val="CommentReference"/>
        </w:rPr>
        <w:annotationRef/>
      </w:r>
      <w:r>
        <w:t>Started 7-10-2015</w:t>
      </w:r>
    </w:p>
  </w:comment>
  <w:comment w:id="93" w:author="Alex Walton" w:date="2020-06-29T22:43:00Z" w:initials="MOU">
    <w:p w14:paraId="66E3A455" w14:textId="77777777" w:rsidR="00D47F3F" w:rsidRDefault="00D47F3F">
      <w:pPr>
        <w:pStyle w:val="CommentText"/>
      </w:pPr>
      <w:r>
        <w:rPr>
          <w:rStyle w:val="CommentReference"/>
        </w:rPr>
        <w:annotationRef/>
      </w:r>
      <w:r>
        <w:t xml:space="preserve">Adam, my notes and data sheets don’t reflect this. Bees from the 2 colonies per treatment were not mixed, as I have “hive of origin” metadata for each cage. </w:t>
      </w:r>
    </w:p>
    <w:p w14:paraId="6F3BC6C1" w14:textId="2AC34631" w:rsidR="00D47F3F" w:rsidRDefault="00D47F3F">
      <w:pPr>
        <w:pStyle w:val="CommentText"/>
      </w:pPr>
      <w:r>
        <w:t xml:space="preserve">Do your data say elsewise? </w:t>
      </w:r>
    </w:p>
  </w:comment>
  <w:comment w:id="105" w:author="Alex Walton" w:date="2020-06-29T22:55:00Z" w:initials="MOU">
    <w:p w14:paraId="7F604FEA" w14:textId="6E9B0514" w:rsidR="001E42DA" w:rsidRDefault="001E42DA">
      <w:pPr>
        <w:pStyle w:val="CommentText"/>
      </w:pPr>
      <w:r>
        <w:rPr>
          <w:rStyle w:val="CommentReference"/>
        </w:rPr>
        <w:annotationRef/>
      </w:r>
      <w:r>
        <w:t>Pretty sure you meant one of these, but I’m not sure which.</w:t>
      </w:r>
    </w:p>
  </w:comment>
  <w:comment w:id="117" w:author="Dolezal, Adam Gregory" w:date="2020-06-20T19:13:00Z" w:initials="DAG">
    <w:p w14:paraId="5CED4780" w14:textId="77777777" w:rsidR="00FD4BD4" w:rsidRDefault="00FD4BD4" w:rsidP="00FD4BD4">
      <w:pPr>
        <w:pStyle w:val="CommentText"/>
      </w:pPr>
      <w:r>
        <w:rPr>
          <w:rStyle w:val="CommentReference"/>
        </w:rPr>
        <w:annotationRef/>
      </w:r>
      <w:r>
        <w:t>I could put all these n=X into the results but I felt it was better here.  Then in the results I just report the totals</w:t>
      </w:r>
    </w:p>
  </w:comment>
  <w:comment w:id="151" w:author="Dolezal, Adam Gregory" w:date="2020-06-20T15:58:00Z" w:initials="DAG">
    <w:p w14:paraId="61F2558D" w14:textId="77777777" w:rsidR="00442158" w:rsidRDefault="00442158" w:rsidP="00442158">
      <w:pPr>
        <w:pStyle w:val="CommentText"/>
      </w:pPr>
      <w:r>
        <w:rPr>
          <w:rStyle w:val="CommentReference"/>
        </w:rPr>
        <w:annotationRef/>
      </w:r>
      <w:r>
        <w:t xml:space="preserve">My </w:t>
      </w:r>
      <w:proofErr w:type="spellStart"/>
      <w:r>
        <w:t>d.f.</w:t>
      </w:r>
      <w:proofErr w:type="spellEnd"/>
      <w:r>
        <w:t xml:space="preserve"> are weird, this can’t be right </w:t>
      </w:r>
      <w:proofErr w:type="spellStart"/>
      <w:r>
        <w:t>right</w:t>
      </w:r>
      <w:proofErr w:type="spellEnd"/>
      <w:r>
        <w:t>?</w:t>
      </w:r>
    </w:p>
  </w:comment>
  <w:comment w:id="152" w:author="Dolezal, Adam Gregory" w:date="2020-06-20T19:30:00Z" w:initials="DAG">
    <w:p w14:paraId="28C8E6B4" w14:textId="77777777" w:rsidR="00442158" w:rsidRDefault="00442158" w:rsidP="00442158">
      <w:pPr>
        <w:pStyle w:val="CommentText"/>
      </w:pPr>
      <w:r>
        <w:rPr>
          <w:rStyle w:val="CommentReference"/>
        </w:rPr>
        <w:annotationRef/>
      </w:r>
      <w:r>
        <w:t xml:space="preserve">These data are wonky because we did the virus qPCR on all 3 pollen groups (including poly) and randomly selected from all the pulses, even though we would later exclude some of the later ones for being messed up.  This means our sample size is a </w:t>
      </w:r>
      <w:r>
        <w:sym w:font="Wingdings" w:char="F04C"/>
      </w:r>
      <w:r>
        <w:t xml:space="preserve">  we may need to rerun some of these samples </w:t>
      </w:r>
      <w:r>
        <w:sym w:font="Wingdings" w:char="F04C"/>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CCDCFE7" w15:done="0"/>
  <w15:commentEx w15:paraId="2A0F2FE1" w15:done="0"/>
  <w15:commentEx w15:paraId="242D462E" w15:done="0"/>
  <w15:commentEx w15:paraId="1C7F5BB1" w15:done="0"/>
  <w15:commentEx w15:paraId="6F3BC6C1" w15:done="0"/>
  <w15:commentEx w15:paraId="7F604FEA" w15:done="0"/>
  <w15:commentEx w15:paraId="5CED4780" w15:done="0"/>
  <w15:commentEx w15:paraId="61F2558D" w15:done="0"/>
  <w15:commentEx w15:paraId="28C8E6B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CCDCFE7" w16cid:durableId="22A4B318"/>
  <w16cid:commentId w16cid:paraId="2A0F2FE1" w16cid:durableId="22A4B319"/>
  <w16cid:commentId w16cid:paraId="242D462E" w16cid:durableId="22A4E4B9"/>
  <w16cid:commentId w16cid:paraId="1C7F5BB1" w16cid:durableId="22A4C8C5"/>
  <w16cid:commentId w16cid:paraId="6F3BC6C1" w16cid:durableId="22A4ED16"/>
  <w16cid:commentId w16cid:paraId="7F604FEA" w16cid:durableId="22A4EFFE"/>
  <w16cid:commentId w16cid:paraId="5CED4780" w16cid:durableId="22A4C8C6"/>
  <w16cid:commentId w16cid:paraId="61F2558D" w16cid:durableId="22A4C8C7"/>
  <w16cid:commentId w16cid:paraId="28C8E6B4" w16cid:durableId="22A4C8C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C62EFD0" w14:textId="77777777" w:rsidR="0039671D" w:rsidRDefault="0039671D" w:rsidP="00885E52">
      <w:pPr>
        <w:spacing w:after="0" w:line="240" w:lineRule="auto"/>
      </w:pPr>
      <w:r>
        <w:separator/>
      </w:r>
    </w:p>
  </w:endnote>
  <w:endnote w:type="continuationSeparator" w:id="0">
    <w:p w14:paraId="58ED0E19" w14:textId="77777777" w:rsidR="0039671D" w:rsidRDefault="0039671D" w:rsidP="00885E5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997402662"/>
      <w:docPartObj>
        <w:docPartGallery w:val="Page Numbers (Bottom of Page)"/>
        <w:docPartUnique/>
      </w:docPartObj>
    </w:sdtPr>
    <w:sdtContent>
      <w:p w14:paraId="523E1564" w14:textId="2ADA0B49" w:rsidR="00885E52" w:rsidRDefault="00885E52" w:rsidP="003B209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4547B97" w14:textId="77777777" w:rsidR="00885E52" w:rsidRDefault="00885E52" w:rsidP="00885E5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997539548"/>
      <w:docPartObj>
        <w:docPartGallery w:val="Page Numbers (Bottom of Page)"/>
        <w:docPartUnique/>
      </w:docPartObj>
    </w:sdtPr>
    <w:sdtContent>
      <w:p w14:paraId="604E30F9" w14:textId="7CE90BB0" w:rsidR="00885E52" w:rsidRDefault="00885E52" w:rsidP="003B209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686951D" w14:textId="77777777" w:rsidR="00885E52" w:rsidRDefault="00885E52" w:rsidP="00885E5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FA6C35D" w14:textId="77777777" w:rsidR="0039671D" w:rsidRDefault="0039671D" w:rsidP="00885E52">
      <w:pPr>
        <w:spacing w:after="0" w:line="240" w:lineRule="auto"/>
      </w:pPr>
      <w:r>
        <w:separator/>
      </w:r>
    </w:p>
  </w:footnote>
  <w:footnote w:type="continuationSeparator" w:id="0">
    <w:p w14:paraId="4636A248" w14:textId="77777777" w:rsidR="0039671D" w:rsidRDefault="0039671D" w:rsidP="00885E52">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olezal, Adam Gregory">
    <w15:presenceInfo w15:providerId="None" w15:userId="Dolezal, Adam Gregor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6"/>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879C7"/>
    <w:rsid w:val="00012710"/>
    <w:rsid w:val="00020B2D"/>
    <w:rsid w:val="000740E1"/>
    <w:rsid w:val="000802C1"/>
    <w:rsid w:val="000C17BC"/>
    <w:rsid w:val="000D2E1A"/>
    <w:rsid w:val="000F0010"/>
    <w:rsid w:val="000F4AF0"/>
    <w:rsid w:val="00106C83"/>
    <w:rsid w:val="001257A7"/>
    <w:rsid w:val="00127C29"/>
    <w:rsid w:val="00194072"/>
    <w:rsid w:val="001943CB"/>
    <w:rsid w:val="001A02B1"/>
    <w:rsid w:val="001D27A7"/>
    <w:rsid w:val="001D458C"/>
    <w:rsid w:val="001D51A9"/>
    <w:rsid w:val="001E42DA"/>
    <w:rsid w:val="00205128"/>
    <w:rsid w:val="0021013D"/>
    <w:rsid w:val="00225629"/>
    <w:rsid w:val="002259E5"/>
    <w:rsid w:val="002C2FBA"/>
    <w:rsid w:val="002C4DAF"/>
    <w:rsid w:val="002D63BD"/>
    <w:rsid w:val="00332373"/>
    <w:rsid w:val="003328B1"/>
    <w:rsid w:val="00340981"/>
    <w:rsid w:val="0035653C"/>
    <w:rsid w:val="0035721B"/>
    <w:rsid w:val="0036689E"/>
    <w:rsid w:val="00387175"/>
    <w:rsid w:val="00396084"/>
    <w:rsid w:val="0039671D"/>
    <w:rsid w:val="00411DF5"/>
    <w:rsid w:val="004142EA"/>
    <w:rsid w:val="00442158"/>
    <w:rsid w:val="004A5B0B"/>
    <w:rsid w:val="00514F27"/>
    <w:rsid w:val="005340F9"/>
    <w:rsid w:val="00534237"/>
    <w:rsid w:val="005354DE"/>
    <w:rsid w:val="005422C7"/>
    <w:rsid w:val="00547562"/>
    <w:rsid w:val="00561056"/>
    <w:rsid w:val="005732C0"/>
    <w:rsid w:val="00590241"/>
    <w:rsid w:val="005C2EE9"/>
    <w:rsid w:val="005F6B2B"/>
    <w:rsid w:val="00605327"/>
    <w:rsid w:val="006105DB"/>
    <w:rsid w:val="00631A94"/>
    <w:rsid w:val="0063489D"/>
    <w:rsid w:val="0064158C"/>
    <w:rsid w:val="0064178C"/>
    <w:rsid w:val="00650323"/>
    <w:rsid w:val="006816F6"/>
    <w:rsid w:val="006824E3"/>
    <w:rsid w:val="006A38F2"/>
    <w:rsid w:val="006A4F8C"/>
    <w:rsid w:val="006C0ACE"/>
    <w:rsid w:val="006D5FDD"/>
    <w:rsid w:val="006E21F3"/>
    <w:rsid w:val="007232B3"/>
    <w:rsid w:val="007526E4"/>
    <w:rsid w:val="00757068"/>
    <w:rsid w:val="007679E9"/>
    <w:rsid w:val="007751C9"/>
    <w:rsid w:val="007A2327"/>
    <w:rsid w:val="007D02DF"/>
    <w:rsid w:val="007E68EA"/>
    <w:rsid w:val="008407AE"/>
    <w:rsid w:val="00842085"/>
    <w:rsid w:val="00844416"/>
    <w:rsid w:val="00857BC1"/>
    <w:rsid w:val="0087259F"/>
    <w:rsid w:val="00885E52"/>
    <w:rsid w:val="00892B2E"/>
    <w:rsid w:val="008A7E1B"/>
    <w:rsid w:val="008C2917"/>
    <w:rsid w:val="008E4ACA"/>
    <w:rsid w:val="0095436D"/>
    <w:rsid w:val="00964E77"/>
    <w:rsid w:val="00965E0F"/>
    <w:rsid w:val="009A35DB"/>
    <w:rsid w:val="009D12B4"/>
    <w:rsid w:val="009E197D"/>
    <w:rsid w:val="009F48A9"/>
    <w:rsid w:val="00A4605B"/>
    <w:rsid w:val="00A46F4B"/>
    <w:rsid w:val="00A75FF2"/>
    <w:rsid w:val="00A819CA"/>
    <w:rsid w:val="00A85CA7"/>
    <w:rsid w:val="00AC4779"/>
    <w:rsid w:val="00AE4DB3"/>
    <w:rsid w:val="00AF1C6A"/>
    <w:rsid w:val="00AF5D86"/>
    <w:rsid w:val="00B00F62"/>
    <w:rsid w:val="00B16CFD"/>
    <w:rsid w:val="00B558C5"/>
    <w:rsid w:val="00B637BF"/>
    <w:rsid w:val="00B879C7"/>
    <w:rsid w:val="00BA1969"/>
    <w:rsid w:val="00C1051A"/>
    <w:rsid w:val="00C61D34"/>
    <w:rsid w:val="00C66DA1"/>
    <w:rsid w:val="00C92A54"/>
    <w:rsid w:val="00CB4C83"/>
    <w:rsid w:val="00CC597E"/>
    <w:rsid w:val="00CD643C"/>
    <w:rsid w:val="00D124FD"/>
    <w:rsid w:val="00D37EAA"/>
    <w:rsid w:val="00D47F3F"/>
    <w:rsid w:val="00DA4262"/>
    <w:rsid w:val="00DC2DD2"/>
    <w:rsid w:val="00DC6027"/>
    <w:rsid w:val="00DC671F"/>
    <w:rsid w:val="00DC7CB9"/>
    <w:rsid w:val="00DD288F"/>
    <w:rsid w:val="00E03E17"/>
    <w:rsid w:val="00E7447C"/>
    <w:rsid w:val="00EA5FCC"/>
    <w:rsid w:val="00EB7E4B"/>
    <w:rsid w:val="00EE5A20"/>
    <w:rsid w:val="00F27F90"/>
    <w:rsid w:val="00F31236"/>
    <w:rsid w:val="00F42FAE"/>
    <w:rsid w:val="00FD4BD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72DDD9"/>
  <w15:chartTrackingRefBased/>
  <w15:docId w15:val="{9E6A494A-9385-4AEF-9953-3C2224EAC3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5436D"/>
    <w:pPr>
      <w:spacing w:after="200" w:line="27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agraph">
    <w:name w:val="paragraph"/>
    <w:basedOn w:val="Normal"/>
    <w:rsid w:val="00387175"/>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normaltextrun">
    <w:name w:val="normaltextrun"/>
    <w:basedOn w:val="DefaultParagraphFont"/>
    <w:rsid w:val="00387175"/>
  </w:style>
  <w:style w:type="character" w:customStyle="1" w:styleId="spellingerror">
    <w:name w:val="spellingerror"/>
    <w:basedOn w:val="DefaultParagraphFont"/>
    <w:rsid w:val="00387175"/>
  </w:style>
  <w:style w:type="character" w:customStyle="1" w:styleId="eop">
    <w:name w:val="eop"/>
    <w:basedOn w:val="DefaultParagraphFont"/>
    <w:rsid w:val="00387175"/>
  </w:style>
  <w:style w:type="paragraph" w:styleId="CommentText">
    <w:name w:val="annotation text"/>
    <w:basedOn w:val="Normal"/>
    <w:link w:val="CommentTextChar"/>
    <w:uiPriority w:val="99"/>
    <w:semiHidden/>
    <w:unhideWhenUsed/>
    <w:rsid w:val="00547562"/>
    <w:pPr>
      <w:spacing w:line="240" w:lineRule="auto"/>
    </w:pPr>
    <w:rPr>
      <w:sz w:val="20"/>
      <w:szCs w:val="20"/>
    </w:rPr>
  </w:style>
  <w:style w:type="character" w:customStyle="1" w:styleId="CommentTextChar">
    <w:name w:val="Comment Text Char"/>
    <w:basedOn w:val="DefaultParagraphFont"/>
    <w:link w:val="CommentText"/>
    <w:uiPriority w:val="99"/>
    <w:semiHidden/>
    <w:rsid w:val="00547562"/>
    <w:rPr>
      <w:sz w:val="20"/>
      <w:szCs w:val="20"/>
    </w:rPr>
  </w:style>
  <w:style w:type="character" w:styleId="CommentReference">
    <w:name w:val="annotation reference"/>
    <w:basedOn w:val="DefaultParagraphFont"/>
    <w:uiPriority w:val="99"/>
    <w:semiHidden/>
    <w:unhideWhenUsed/>
    <w:rsid w:val="00547562"/>
    <w:rPr>
      <w:sz w:val="18"/>
      <w:szCs w:val="18"/>
    </w:rPr>
  </w:style>
  <w:style w:type="paragraph" w:styleId="BalloonText">
    <w:name w:val="Balloon Text"/>
    <w:basedOn w:val="Normal"/>
    <w:link w:val="BalloonTextChar"/>
    <w:uiPriority w:val="99"/>
    <w:semiHidden/>
    <w:unhideWhenUsed/>
    <w:rsid w:val="00547562"/>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47562"/>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3328B1"/>
    <w:rPr>
      <w:b/>
      <w:bCs/>
    </w:rPr>
  </w:style>
  <w:style w:type="character" w:customStyle="1" w:styleId="CommentSubjectChar">
    <w:name w:val="Comment Subject Char"/>
    <w:basedOn w:val="CommentTextChar"/>
    <w:link w:val="CommentSubject"/>
    <w:uiPriority w:val="99"/>
    <w:semiHidden/>
    <w:rsid w:val="003328B1"/>
    <w:rPr>
      <w:b/>
      <w:bCs/>
      <w:sz w:val="20"/>
      <w:szCs w:val="20"/>
    </w:rPr>
  </w:style>
  <w:style w:type="character" w:styleId="Hyperlink">
    <w:name w:val="Hyperlink"/>
    <w:basedOn w:val="DefaultParagraphFont"/>
    <w:uiPriority w:val="99"/>
    <w:unhideWhenUsed/>
    <w:rsid w:val="00FD4BD4"/>
    <w:rPr>
      <w:color w:val="0563C1" w:themeColor="hyperlink"/>
      <w:u w:val="single"/>
    </w:rPr>
  </w:style>
  <w:style w:type="character" w:styleId="UnresolvedMention">
    <w:name w:val="Unresolved Mention"/>
    <w:basedOn w:val="DefaultParagraphFont"/>
    <w:uiPriority w:val="99"/>
    <w:semiHidden/>
    <w:unhideWhenUsed/>
    <w:rsid w:val="00FD4BD4"/>
    <w:rPr>
      <w:color w:val="605E5C"/>
      <w:shd w:val="clear" w:color="auto" w:fill="E1DFDD"/>
    </w:rPr>
  </w:style>
  <w:style w:type="character" w:styleId="FollowedHyperlink">
    <w:name w:val="FollowedHyperlink"/>
    <w:basedOn w:val="DefaultParagraphFont"/>
    <w:uiPriority w:val="99"/>
    <w:semiHidden/>
    <w:unhideWhenUsed/>
    <w:rsid w:val="00757068"/>
    <w:rPr>
      <w:color w:val="954F72" w:themeColor="followedHyperlink"/>
      <w:u w:val="single"/>
    </w:rPr>
  </w:style>
  <w:style w:type="character" w:styleId="LineNumber">
    <w:name w:val="line number"/>
    <w:basedOn w:val="DefaultParagraphFont"/>
    <w:uiPriority w:val="99"/>
    <w:semiHidden/>
    <w:unhideWhenUsed/>
    <w:rsid w:val="00885E52"/>
  </w:style>
  <w:style w:type="paragraph" w:styleId="Header">
    <w:name w:val="header"/>
    <w:basedOn w:val="Normal"/>
    <w:link w:val="HeaderChar"/>
    <w:uiPriority w:val="99"/>
    <w:unhideWhenUsed/>
    <w:rsid w:val="00885E52"/>
    <w:pPr>
      <w:tabs>
        <w:tab w:val="center" w:pos="4680"/>
        <w:tab w:val="right" w:pos="9360"/>
      </w:tabs>
      <w:spacing w:after="0" w:line="240" w:lineRule="auto"/>
    </w:pPr>
  </w:style>
  <w:style w:type="character" w:customStyle="1" w:styleId="HeaderChar">
    <w:name w:val="Header Char"/>
    <w:basedOn w:val="DefaultParagraphFont"/>
    <w:link w:val="Header"/>
    <w:uiPriority w:val="99"/>
    <w:rsid w:val="00885E52"/>
  </w:style>
  <w:style w:type="paragraph" w:styleId="Footer">
    <w:name w:val="footer"/>
    <w:basedOn w:val="Normal"/>
    <w:link w:val="FooterChar"/>
    <w:uiPriority w:val="99"/>
    <w:unhideWhenUsed/>
    <w:rsid w:val="00885E52"/>
    <w:pPr>
      <w:tabs>
        <w:tab w:val="center" w:pos="4680"/>
        <w:tab w:val="right" w:pos="9360"/>
      </w:tabs>
      <w:spacing w:after="0" w:line="240" w:lineRule="auto"/>
    </w:pPr>
  </w:style>
  <w:style w:type="character" w:customStyle="1" w:styleId="FooterChar">
    <w:name w:val="Footer Char"/>
    <w:basedOn w:val="DefaultParagraphFont"/>
    <w:link w:val="Footer"/>
    <w:uiPriority w:val="99"/>
    <w:rsid w:val="00885E52"/>
  </w:style>
  <w:style w:type="character" w:styleId="PageNumber">
    <w:name w:val="page number"/>
    <w:basedOn w:val="DefaultParagraphFont"/>
    <w:uiPriority w:val="99"/>
    <w:semiHidden/>
    <w:unhideWhenUsed/>
    <w:rsid w:val="00885E5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2290010">
      <w:bodyDiv w:val="1"/>
      <w:marLeft w:val="0"/>
      <w:marRight w:val="0"/>
      <w:marTop w:val="0"/>
      <w:marBottom w:val="0"/>
      <w:divBdr>
        <w:top w:val="none" w:sz="0" w:space="0" w:color="auto"/>
        <w:left w:val="none" w:sz="0" w:space="0" w:color="auto"/>
        <w:bottom w:val="none" w:sz="0" w:space="0" w:color="auto"/>
        <w:right w:val="none" w:sz="0" w:space="0" w:color="auto"/>
      </w:divBdr>
    </w:div>
    <w:div w:id="110787899">
      <w:bodyDiv w:val="1"/>
      <w:marLeft w:val="0"/>
      <w:marRight w:val="0"/>
      <w:marTop w:val="0"/>
      <w:marBottom w:val="0"/>
      <w:divBdr>
        <w:top w:val="none" w:sz="0" w:space="0" w:color="auto"/>
        <w:left w:val="none" w:sz="0" w:space="0" w:color="auto"/>
        <w:bottom w:val="none" w:sz="0" w:space="0" w:color="auto"/>
        <w:right w:val="none" w:sz="0" w:space="0" w:color="auto"/>
      </w:divBdr>
      <w:divsChild>
        <w:div w:id="973407519">
          <w:marLeft w:val="0"/>
          <w:marRight w:val="0"/>
          <w:marTop w:val="0"/>
          <w:marBottom w:val="0"/>
          <w:divBdr>
            <w:top w:val="none" w:sz="0" w:space="0" w:color="auto"/>
            <w:left w:val="none" w:sz="0" w:space="0" w:color="auto"/>
            <w:bottom w:val="none" w:sz="0" w:space="0" w:color="auto"/>
            <w:right w:val="none" w:sz="0" w:space="0" w:color="auto"/>
          </w:divBdr>
        </w:div>
        <w:div w:id="175508528">
          <w:marLeft w:val="0"/>
          <w:marRight w:val="0"/>
          <w:marTop w:val="0"/>
          <w:marBottom w:val="0"/>
          <w:divBdr>
            <w:top w:val="none" w:sz="0" w:space="0" w:color="auto"/>
            <w:left w:val="none" w:sz="0" w:space="0" w:color="auto"/>
            <w:bottom w:val="none" w:sz="0" w:space="0" w:color="auto"/>
            <w:right w:val="none" w:sz="0" w:space="0" w:color="auto"/>
          </w:divBdr>
        </w:div>
        <w:div w:id="233203678">
          <w:marLeft w:val="0"/>
          <w:marRight w:val="0"/>
          <w:marTop w:val="0"/>
          <w:marBottom w:val="0"/>
          <w:divBdr>
            <w:top w:val="none" w:sz="0" w:space="0" w:color="auto"/>
            <w:left w:val="none" w:sz="0" w:space="0" w:color="auto"/>
            <w:bottom w:val="none" w:sz="0" w:space="0" w:color="auto"/>
            <w:right w:val="none" w:sz="0" w:space="0" w:color="auto"/>
          </w:divBdr>
        </w:div>
        <w:div w:id="1698190732">
          <w:marLeft w:val="0"/>
          <w:marRight w:val="0"/>
          <w:marTop w:val="0"/>
          <w:marBottom w:val="0"/>
          <w:divBdr>
            <w:top w:val="none" w:sz="0" w:space="0" w:color="auto"/>
            <w:left w:val="none" w:sz="0" w:space="0" w:color="auto"/>
            <w:bottom w:val="none" w:sz="0" w:space="0" w:color="auto"/>
            <w:right w:val="none" w:sz="0" w:space="0" w:color="auto"/>
          </w:divBdr>
        </w:div>
      </w:divsChild>
    </w:div>
    <w:div w:id="171602771">
      <w:bodyDiv w:val="1"/>
      <w:marLeft w:val="0"/>
      <w:marRight w:val="0"/>
      <w:marTop w:val="0"/>
      <w:marBottom w:val="0"/>
      <w:divBdr>
        <w:top w:val="none" w:sz="0" w:space="0" w:color="auto"/>
        <w:left w:val="none" w:sz="0" w:space="0" w:color="auto"/>
        <w:bottom w:val="none" w:sz="0" w:space="0" w:color="auto"/>
        <w:right w:val="none" w:sz="0" w:space="0" w:color="auto"/>
      </w:divBdr>
    </w:div>
    <w:div w:id="440956214">
      <w:bodyDiv w:val="1"/>
      <w:marLeft w:val="0"/>
      <w:marRight w:val="0"/>
      <w:marTop w:val="0"/>
      <w:marBottom w:val="0"/>
      <w:divBdr>
        <w:top w:val="none" w:sz="0" w:space="0" w:color="auto"/>
        <w:left w:val="none" w:sz="0" w:space="0" w:color="auto"/>
        <w:bottom w:val="none" w:sz="0" w:space="0" w:color="auto"/>
        <w:right w:val="none" w:sz="0" w:space="0" w:color="auto"/>
      </w:divBdr>
    </w:div>
    <w:div w:id="910430955">
      <w:bodyDiv w:val="1"/>
      <w:marLeft w:val="0"/>
      <w:marRight w:val="0"/>
      <w:marTop w:val="0"/>
      <w:marBottom w:val="0"/>
      <w:divBdr>
        <w:top w:val="none" w:sz="0" w:space="0" w:color="auto"/>
        <w:left w:val="none" w:sz="0" w:space="0" w:color="auto"/>
        <w:bottom w:val="none" w:sz="0" w:space="0" w:color="auto"/>
        <w:right w:val="none" w:sz="0" w:space="0" w:color="auto"/>
      </w:divBdr>
    </w:div>
    <w:div w:id="1293557086">
      <w:bodyDiv w:val="1"/>
      <w:marLeft w:val="0"/>
      <w:marRight w:val="0"/>
      <w:marTop w:val="0"/>
      <w:marBottom w:val="0"/>
      <w:divBdr>
        <w:top w:val="none" w:sz="0" w:space="0" w:color="auto"/>
        <w:left w:val="none" w:sz="0" w:space="0" w:color="auto"/>
        <w:bottom w:val="none" w:sz="0" w:space="0" w:color="auto"/>
        <w:right w:val="none" w:sz="0" w:space="0" w:color="auto"/>
      </w:divBdr>
    </w:div>
    <w:div w:id="1311859502">
      <w:bodyDiv w:val="1"/>
      <w:marLeft w:val="0"/>
      <w:marRight w:val="0"/>
      <w:marTop w:val="0"/>
      <w:marBottom w:val="0"/>
      <w:divBdr>
        <w:top w:val="none" w:sz="0" w:space="0" w:color="auto"/>
        <w:left w:val="none" w:sz="0" w:space="0" w:color="auto"/>
        <w:bottom w:val="none" w:sz="0" w:space="0" w:color="auto"/>
        <w:right w:val="none" w:sz="0" w:space="0" w:color="auto"/>
      </w:divBdr>
    </w:div>
    <w:div w:id="1650288814">
      <w:bodyDiv w:val="1"/>
      <w:marLeft w:val="0"/>
      <w:marRight w:val="0"/>
      <w:marTop w:val="0"/>
      <w:marBottom w:val="0"/>
      <w:divBdr>
        <w:top w:val="none" w:sz="0" w:space="0" w:color="auto"/>
        <w:left w:val="none" w:sz="0" w:space="0" w:color="auto"/>
        <w:bottom w:val="none" w:sz="0" w:space="0" w:color="auto"/>
        <w:right w:val="none" w:sz="0" w:space="0" w:color="auto"/>
      </w:divBdr>
    </w:div>
    <w:div w:id="20617784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4.png"/><Relationship Id="rId18" Type="http://schemas.microsoft.com/office/2011/relationships/people" Target="peop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3.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2.png"/><Relationship Id="rId5" Type="http://schemas.openxmlformats.org/officeDocument/2006/relationships/footnotes" Target="footnotes.xml"/><Relationship Id="rId15" Type="http://schemas.openxmlformats.org/officeDocument/2006/relationships/footer" Target="footer1.xml"/><Relationship Id="rId10" Type="http://schemas.openxmlformats.org/officeDocument/2006/relationships/image" Target="media/image1.png"/><Relationship Id="rId19" Type="http://schemas.openxmlformats.org/officeDocument/2006/relationships/theme" Target="theme/theme1.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05B41C9-4E31-454E-8548-FB32606A85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65</TotalTime>
  <Pages>21</Pages>
  <Words>26091</Words>
  <Characters>148720</Characters>
  <Application>Microsoft Office Word</Application>
  <DocSecurity>0</DocSecurity>
  <Lines>1239</Lines>
  <Paragraphs>3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44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lezal, Adam Gregory</dc:creator>
  <cp:keywords/>
  <dc:description/>
  <cp:lastModifiedBy>Alex Walton</cp:lastModifiedBy>
  <cp:revision>18</cp:revision>
  <dcterms:created xsi:type="dcterms:W3CDTF">2020-06-30T02:47:00Z</dcterms:created>
  <dcterms:modified xsi:type="dcterms:W3CDTF">2020-08-06T00: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28dc40b-ca6d-3c6c-8f19-87717a298922</vt:lpwstr>
  </property>
  <property fmtid="{D5CDD505-2E9C-101B-9397-08002B2CF9AE}" pid="4" name="Mendeley Citation Style_1">
    <vt:lpwstr>http://www.zotero.org/styles/physiological-and-biochemical-zo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8th edition</vt:lpwstr>
  </property>
  <property fmtid="{D5CDD505-2E9C-101B-9397-08002B2CF9AE}" pid="19" name="Mendeley Recent Style Id 7_1">
    <vt:lpwstr>http://www.zotero.org/styles/molecular-ecology</vt:lpwstr>
  </property>
  <property fmtid="{D5CDD505-2E9C-101B-9397-08002B2CF9AE}" pid="20" name="Mendeley Recent Style Name 7_1">
    <vt:lpwstr>Molecular Ecology</vt:lpwstr>
  </property>
  <property fmtid="{D5CDD505-2E9C-101B-9397-08002B2CF9AE}" pid="21" name="Mendeley Recent Style Id 8_1">
    <vt:lpwstr>http://www.zotero.org/styles/physiological-and-biochemical-zoology</vt:lpwstr>
  </property>
  <property fmtid="{D5CDD505-2E9C-101B-9397-08002B2CF9AE}" pid="22" name="Mendeley Recent Style Name 8_1">
    <vt:lpwstr>Physiological and Biochemical Zoology</vt:lpwstr>
  </property>
  <property fmtid="{D5CDD505-2E9C-101B-9397-08002B2CF9AE}" pid="23" name="Mendeley Recent Style Id 9_1">
    <vt:lpwstr>http://www.zotero.org/styles/scientific-reports</vt:lpwstr>
  </property>
  <property fmtid="{D5CDD505-2E9C-101B-9397-08002B2CF9AE}" pid="24" name="Mendeley Recent Style Name 9_1">
    <vt:lpwstr>Scientific Reports</vt:lpwstr>
  </property>
</Properties>
</file>